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63B70A6F" w:rsidR="003F7429" w:rsidRPr="00DF5CC8" w:rsidRDefault="00EF40CA" w:rsidP="003F7429">
      <w:pPr>
        <w:pStyle w:val="Body"/>
        <w:jc w:val="center"/>
        <w:rPr>
          <w:b/>
          <w:bCs w:val="0"/>
          <w:color w:val="0072CE" w:themeColor="text2"/>
          <w:sz w:val="36"/>
          <w:szCs w:val="36"/>
        </w:rPr>
      </w:pPr>
      <w:r>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60DE2A76"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w:t>
      </w:r>
      <w:r w:rsidR="00300524">
        <w:rPr>
          <w:rFonts w:ascii="Tahoma" w:hAnsi="Tahoma" w:cs="Tahoma"/>
          <w:bCs/>
          <w:sz w:val="22"/>
          <w:szCs w:val="22"/>
        </w:rPr>
        <w:t>S</w:t>
      </w:r>
      <w:r w:rsidRPr="00E242DA">
        <w:rPr>
          <w:rFonts w:ascii="Tahoma" w:hAnsi="Tahoma" w:cs="Tahoma"/>
          <w:bCs/>
          <w:sz w:val="22"/>
          <w:szCs w:val="22"/>
        </w:rPr>
        <w:t>)</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w:t>
      </w:r>
      <w:r w:rsidR="00A5470B">
        <w:rPr>
          <w:rFonts w:ascii="Tahoma" w:hAnsi="Tahoma" w:cs="Tahoma"/>
          <w:sz w:val="22"/>
          <w:szCs w:val="22"/>
        </w:rPr>
        <w:t>S</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425D5842"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6A87C11B" w14:textId="77777777" w:rsidR="00955C96" w:rsidRPr="009E13FB" w:rsidRDefault="00955C96" w:rsidP="00955C96">
      <w:pPr>
        <w:pStyle w:val="Heading2"/>
      </w:pPr>
      <w:r>
        <w:lastRenderedPageBreak/>
        <w:t xml:space="preserve">C – Solution Landscap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955C96" w:rsidRPr="00773149" w14:paraId="326DE1F2" w14:textId="77777777" w:rsidTr="00A26ABB">
        <w:trPr>
          <w:trHeight w:val="220"/>
        </w:trPr>
        <w:tc>
          <w:tcPr>
            <w:tcW w:w="1424" w:type="pct"/>
            <w:shd w:val="clear" w:color="auto" w:fill="C6D9F1"/>
          </w:tcPr>
          <w:p w14:paraId="750815E7" w14:textId="77777777" w:rsidR="00955C96" w:rsidRPr="00773149" w:rsidRDefault="00955C96" w:rsidP="00A26ABB">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523D2ABD" w14:textId="77777777" w:rsidR="00955C96" w:rsidRPr="00773149" w:rsidRDefault="00955C96" w:rsidP="00A26ABB">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F9D7D30" w14:textId="77777777" w:rsidR="00955C96" w:rsidRPr="00773149" w:rsidRDefault="00955C96" w:rsidP="00A26ABB">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27D85CD3" w14:textId="77777777" w:rsidR="00955C96" w:rsidRPr="00773149" w:rsidRDefault="00955C96" w:rsidP="00A26ABB">
            <w:pPr>
              <w:pStyle w:val="JHEPBody"/>
              <w:rPr>
                <w:b/>
                <w:bCs/>
                <w:sz w:val="20"/>
                <w:szCs w:val="20"/>
                <w:lang w:bidi="en-US"/>
              </w:rPr>
            </w:pPr>
            <w:r w:rsidRPr="00773149">
              <w:rPr>
                <w:b/>
                <w:bCs/>
                <w:sz w:val="20"/>
                <w:szCs w:val="20"/>
                <w:lang w:bidi="en-US"/>
              </w:rPr>
              <w:t>Reference</w:t>
            </w:r>
          </w:p>
        </w:tc>
      </w:tr>
      <w:tr w:rsidR="00955C96" w:rsidRPr="00773149" w14:paraId="5ED56B08" w14:textId="77777777" w:rsidTr="00A26ABB">
        <w:trPr>
          <w:trHeight w:val="1098"/>
        </w:trPr>
        <w:tc>
          <w:tcPr>
            <w:tcW w:w="1424" w:type="pct"/>
          </w:tcPr>
          <w:p w14:paraId="3C81CBD8" w14:textId="77777777" w:rsidR="00955C96" w:rsidRPr="008A5292" w:rsidRDefault="00955C96" w:rsidP="00A26ABB">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is an anti-inflammatory steroid, it exists under different names. Medrol is sold with a doctor prescription.</w:t>
            </w:r>
          </w:p>
        </w:tc>
        <w:tc>
          <w:tcPr>
            <w:tcW w:w="975" w:type="pct"/>
          </w:tcPr>
          <w:p w14:paraId="5A75E985" w14:textId="77777777" w:rsidR="00955C96" w:rsidRDefault="00955C96" w:rsidP="00A26ABB">
            <w:pPr>
              <w:pStyle w:val="JHEPBody"/>
              <w:numPr>
                <w:ilvl w:val="0"/>
                <w:numId w:val="23"/>
              </w:numPr>
              <w:rPr>
                <w:bCs/>
                <w:sz w:val="20"/>
                <w:szCs w:val="20"/>
                <w:lang w:bidi="en-US"/>
              </w:rPr>
            </w:pPr>
            <w:r>
              <w:rPr>
                <w:bCs/>
                <w:sz w:val="20"/>
                <w:szCs w:val="20"/>
                <w:lang w:bidi="en-US"/>
              </w:rPr>
              <w:t>If administered within 8 hours of injury, may improve neurological outcome in motor and sensory</w:t>
            </w:r>
          </w:p>
          <w:p w14:paraId="788C7B2A" w14:textId="77777777" w:rsidR="00955C96" w:rsidRPr="00773149" w:rsidRDefault="00955C96" w:rsidP="00A26AB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405DF105" w14:textId="77777777" w:rsidR="00955C96" w:rsidRDefault="00955C96" w:rsidP="00A26ABB">
            <w:pPr>
              <w:pStyle w:val="JHEPBody"/>
              <w:numPr>
                <w:ilvl w:val="0"/>
                <w:numId w:val="24"/>
              </w:numPr>
              <w:rPr>
                <w:bCs/>
                <w:sz w:val="20"/>
                <w:szCs w:val="20"/>
                <w:lang w:bidi="en-US"/>
              </w:rPr>
            </w:pPr>
            <w:r>
              <w:rPr>
                <w:bCs/>
                <w:sz w:val="20"/>
                <w:szCs w:val="20"/>
                <w:lang w:bidi="en-US"/>
              </w:rPr>
              <w:t>Does not improve long-term neurological outcome</w:t>
            </w:r>
          </w:p>
          <w:p w14:paraId="6EF422E8" w14:textId="77777777" w:rsidR="00955C96" w:rsidRDefault="00955C96" w:rsidP="00A26ABB">
            <w:pPr>
              <w:pStyle w:val="JHEPBody"/>
              <w:numPr>
                <w:ilvl w:val="0"/>
                <w:numId w:val="24"/>
              </w:numPr>
              <w:rPr>
                <w:bCs/>
                <w:sz w:val="20"/>
                <w:szCs w:val="20"/>
                <w:lang w:bidi="en-US"/>
              </w:rPr>
            </w:pPr>
            <w:r>
              <w:rPr>
                <w:bCs/>
                <w:sz w:val="20"/>
                <w:szCs w:val="20"/>
                <w:lang w:bidi="en-US"/>
              </w:rPr>
              <w:t>Increase complications, including infection, respiratory difficulties, GI hemorrhage and death</w:t>
            </w:r>
          </w:p>
          <w:p w14:paraId="26EC132C" w14:textId="77777777" w:rsidR="00955C96" w:rsidRDefault="00955C96" w:rsidP="00A26ABB">
            <w:pPr>
              <w:pStyle w:val="JHEPBody"/>
              <w:numPr>
                <w:ilvl w:val="0"/>
                <w:numId w:val="24"/>
              </w:numPr>
              <w:rPr>
                <w:bCs/>
                <w:sz w:val="20"/>
                <w:szCs w:val="20"/>
                <w:lang w:bidi="en-US"/>
              </w:rPr>
            </w:pPr>
            <w:r>
              <w:rPr>
                <w:bCs/>
                <w:sz w:val="20"/>
                <w:szCs w:val="20"/>
                <w:lang w:bidi="en-US"/>
              </w:rPr>
              <w:t>Risk of hyperglycemia</w:t>
            </w:r>
          </w:p>
          <w:p w14:paraId="49A8403F" w14:textId="77777777" w:rsidR="00955C96" w:rsidRPr="00773149" w:rsidRDefault="00955C96" w:rsidP="00A26ABB">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56B592BE"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0ECB6568"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2BFE0D37"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4C4DC6EE" w14:textId="77777777" w:rsidR="00955C96" w:rsidRPr="00773149" w:rsidRDefault="00955C96" w:rsidP="00A26ABB">
            <w:pPr>
              <w:pStyle w:val="JHEPBody"/>
              <w:rPr>
                <w:bCs/>
                <w:sz w:val="20"/>
                <w:szCs w:val="20"/>
                <w:lang w:bidi="en-US"/>
              </w:rPr>
            </w:pPr>
            <w:r>
              <w:rPr>
                <w:bCs/>
                <w:sz w:val="20"/>
                <w:szCs w:val="20"/>
                <w:lang w:bidi="en-US"/>
              </w:rPr>
              <w:t>(KAISER)</w:t>
            </w:r>
          </w:p>
        </w:tc>
      </w:tr>
      <w:tr w:rsidR="00955C96" w:rsidRPr="00773149" w14:paraId="02F41267" w14:textId="77777777" w:rsidTr="00A26ABB">
        <w:trPr>
          <w:trHeight w:val="1098"/>
        </w:trPr>
        <w:tc>
          <w:tcPr>
            <w:tcW w:w="1424" w:type="pct"/>
          </w:tcPr>
          <w:p w14:paraId="3C77F231" w14:textId="77777777" w:rsidR="00955C96" w:rsidRPr="00773149" w:rsidRDefault="00955C96" w:rsidP="00A26ABB">
            <w:pPr>
              <w:pStyle w:val="JHEPBody"/>
              <w:rPr>
                <w:b/>
                <w:bCs/>
                <w:sz w:val="20"/>
                <w:szCs w:val="20"/>
                <w:lang w:bidi="en-US"/>
              </w:rPr>
            </w:pPr>
            <w:r>
              <w:rPr>
                <w:b/>
                <w:bCs/>
                <w:sz w:val="20"/>
                <w:szCs w:val="20"/>
                <w:lang w:bidi="en-US"/>
              </w:rPr>
              <w:t>Cerebrospinal Fluid (CSF) drainage</w:t>
            </w:r>
            <w:r>
              <w:rPr>
                <w:sz w:val="20"/>
                <w:szCs w:val="20"/>
                <w:lang w:bidi="en-US"/>
              </w:rPr>
              <w:t xml:space="preserve"> maintains perfusion pressure to decrease spinal cord blood flow.</w:t>
            </w:r>
            <w:r>
              <w:rPr>
                <w:b/>
                <w:bCs/>
                <w:sz w:val="20"/>
                <w:szCs w:val="20"/>
                <w:lang w:bidi="en-US"/>
              </w:rPr>
              <w:t xml:space="preserve"> </w:t>
            </w:r>
          </w:p>
        </w:tc>
        <w:tc>
          <w:tcPr>
            <w:tcW w:w="975" w:type="pct"/>
          </w:tcPr>
          <w:p w14:paraId="609304EF" w14:textId="77777777" w:rsidR="00955C96" w:rsidRDefault="00955C96" w:rsidP="00A26ABB">
            <w:pPr>
              <w:pStyle w:val="JHEPBody"/>
              <w:numPr>
                <w:ilvl w:val="0"/>
                <w:numId w:val="26"/>
              </w:numPr>
              <w:rPr>
                <w:bCs/>
                <w:sz w:val="20"/>
                <w:szCs w:val="20"/>
                <w:lang w:bidi="en-US"/>
              </w:rPr>
            </w:pPr>
            <w:r>
              <w:rPr>
                <w:bCs/>
                <w:sz w:val="20"/>
                <w:szCs w:val="20"/>
                <w:lang w:bidi="en-US"/>
              </w:rPr>
              <w:t>Decrease intrathecal pressure and the amount of tissue damage</w:t>
            </w:r>
          </w:p>
          <w:p w14:paraId="03313B71" w14:textId="77777777" w:rsidR="00955C96" w:rsidRDefault="00955C96" w:rsidP="00A26ABB">
            <w:pPr>
              <w:pStyle w:val="JHEPBody"/>
              <w:numPr>
                <w:ilvl w:val="0"/>
                <w:numId w:val="26"/>
              </w:numPr>
              <w:rPr>
                <w:bCs/>
                <w:sz w:val="20"/>
                <w:szCs w:val="20"/>
                <w:lang w:bidi="en-US"/>
              </w:rPr>
            </w:pPr>
            <w:r>
              <w:rPr>
                <w:bCs/>
                <w:sz w:val="20"/>
                <w:szCs w:val="20"/>
                <w:lang w:bidi="en-US"/>
              </w:rPr>
              <w:t>Better neurological outcomes</w:t>
            </w:r>
          </w:p>
          <w:p w14:paraId="12C1FFC6" w14:textId="77777777" w:rsidR="00955C96" w:rsidRPr="00773149" w:rsidRDefault="00955C96" w:rsidP="00A26ABB">
            <w:pPr>
              <w:pStyle w:val="JHEPBody"/>
              <w:numPr>
                <w:ilvl w:val="0"/>
                <w:numId w:val="26"/>
              </w:numPr>
              <w:rPr>
                <w:bCs/>
                <w:sz w:val="20"/>
                <w:szCs w:val="20"/>
                <w:lang w:bidi="en-US"/>
              </w:rPr>
            </w:pPr>
            <w:r>
              <w:rPr>
                <w:bCs/>
                <w:sz w:val="20"/>
                <w:szCs w:val="20"/>
                <w:lang w:bidi="en-US"/>
              </w:rPr>
              <w:t>Improves bladder and bowel movements</w:t>
            </w:r>
          </w:p>
        </w:tc>
        <w:tc>
          <w:tcPr>
            <w:tcW w:w="1383" w:type="pct"/>
          </w:tcPr>
          <w:p w14:paraId="377DF85E" w14:textId="77777777" w:rsidR="00955C96" w:rsidRDefault="00955C96" w:rsidP="00A26ABB">
            <w:pPr>
              <w:pStyle w:val="JHEPBody"/>
              <w:numPr>
                <w:ilvl w:val="0"/>
                <w:numId w:val="25"/>
              </w:numPr>
              <w:rPr>
                <w:bCs/>
                <w:sz w:val="20"/>
                <w:szCs w:val="20"/>
                <w:lang w:bidi="en-US"/>
              </w:rPr>
            </w:pPr>
            <w:r>
              <w:rPr>
                <w:bCs/>
                <w:sz w:val="20"/>
                <w:szCs w:val="20"/>
                <w:lang w:bidi="en-US"/>
              </w:rPr>
              <w:t>Neural injury</w:t>
            </w:r>
          </w:p>
          <w:p w14:paraId="76AE09C8" w14:textId="77777777" w:rsidR="00955C96" w:rsidRDefault="00955C96" w:rsidP="00A26ABB">
            <w:pPr>
              <w:pStyle w:val="JHEPBody"/>
              <w:numPr>
                <w:ilvl w:val="0"/>
                <w:numId w:val="25"/>
              </w:numPr>
              <w:rPr>
                <w:bCs/>
                <w:sz w:val="20"/>
                <w:szCs w:val="20"/>
                <w:lang w:bidi="en-US"/>
              </w:rPr>
            </w:pPr>
            <w:r>
              <w:rPr>
                <w:bCs/>
                <w:sz w:val="20"/>
                <w:szCs w:val="20"/>
                <w:lang w:bidi="en-US"/>
              </w:rPr>
              <w:t>Increases risks of hematomas</w:t>
            </w:r>
          </w:p>
          <w:p w14:paraId="0DBA437B" w14:textId="77777777" w:rsidR="00955C96" w:rsidRDefault="00955C96" w:rsidP="00A26ABB">
            <w:pPr>
              <w:pStyle w:val="JHEPBody"/>
              <w:numPr>
                <w:ilvl w:val="0"/>
                <w:numId w:val="25"/>
              </w:numPr>
              <w:rPr>
                <w:bCs/>
                <w:sz w:val="20"/>
                <w:szCs w:val="20"/>
                <w:lang w:bidi="en-US"/>
              </w:rPr>
            </w:pPr>
            <w:r>
              <w:rPr>
                <w:bCs/>
                <w:sz w:val="20"/>
                <w:szCs w:val="20"/>
                <w:lang w:bidi="en-US"/>
              </w:rPr>
              <w:t>Intracranial bleeds</w:t>
            </w:r>
          </w:p>
          <w:p w14:paraId="3DBB890B" w14:textId="77777777" w:rsidR="00955C96" w:rsidRDefault="00955C96" w:rsidP="00A26ABB">
            <w:pPr>
              <w:pStyle w:val="JHEPBody"/>
              <w:numPr>
                <w:ilvl w:val="0"/>
                <w:numId w:val="25"/>
              </w:numPr>
              <w:rPr>
                <w:bCs/>
                <w:sz w:val="20"/>
                <w:szCs w:val="20"/>
                <w:lang w:bidi="en-US"/>
              </w:rPr>
            </w:pPr>
            <w:r>
              <w:rPr>
                <w:bCs/>
                <w:sz w:val="20"/>
                <w:szCs w:val="20"/>
                <w:lang w:bidi="en-US"/>
              </w:rPr>
              <w:t>Needs reimplantation of critical vessels</w:t>
            </w:r>
          </w:p>
          <w:p w14:paraId="5E855026" w14:textId="77777777" w:rsidR="00955C96" w:rsidRDefault="00955C96" w:rsidP="00A26ABB">
            <w:pPr>
              <w:pStyle w:val="JHEPBody"/>
              <w:numPr>
                <w:ilvl w:val="0"/>
                <w:numId w:val="25"/>
              </w:numPr>
              <w:rPr>
                <w:bCs/>
                <w:sz w:val="20"/>
                <w:szCs w:val="20"/>
                <w:lang w:bidi="en-US"/>
              </w:rPr>
            </w:pPr>
            <w:r>
              <w:rPr>
                <w:bCs/>
                <w:sz w:val="20"/>
                <w:szCs w:val="20"/>
                <w:lang w:bidi="en-US"/>
              </w:rPr>
              <w:t>Infection</w:t>
            </w:r>
          </w:p>
        </w:tc>
        <w:tc>
          <w:tcPr>
            <w:tcW w:w="1218" w:type="pct"/>
          </w:tcPr>
          <w:p w14:paraId="3B60A3E3"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057C0C64" w14:textId="77777777" w:rsidR="00955C96" w:rsidRPr="00773149"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955C96" w:rsidRPr="00773149" w14:paraId="2E152185" w14:textId="77777777" w:rsidTr="00A26ABB">
        <w:trPr>
          <w:trHeight w:val="1098"/>
        </w:trPr>
        <w:tc>
          <w:tcPr>
            <w:tcW w:w="1424" w:type="pct"/>
          </w:tcPr>
          <w:p w14:paraId="6872A420" w14:textId="77777777" w:rsidR="00955C96" w:rsidRPr="005F6B4B" w:rsidRDefault="00955C96" w:rsidP="00A26ABB">
            <w:pPr>
              <w:pStyle w:val="JHEPBody"/>
              <w:rPr>
                <w:sz w:val="20"/>
                <w:szCs w:val="20"/>
                <w:lang w:bidi="en-US"/>
              </w:rPr>
            </w:pPr>
            <w:r>
              <w:rPr>
                <w:b/>
                <w:bCs/>
                <w:sz w:val="20"/>
                <w:szCs w:val="20"/>
                <w:lang w:bidi="en-US"/>
              </w:rPr>
              <w:t>Body-weight support treadmill</w:t>
            </w:r>
            <w:r>
              <w:rPr>
                <w:sz w:val="20"/>
                <w:szCs w:val="20"/>
                <w:lang w:bidi="en-US"/>
              </w:rPr>
              <w:t xml:space="preserve"> is a device to help patient to regain “functional ambulation”.</w:t>
            </w:r>
          </w:p>
        </w:tc>
        <w:tc>
          <w:tcPr>
            <w:tcW w:w="975" w:type="pct"/>
          </w:tcPr>
          <w:p w14:paraId="110F4E00" w14:textId="77777777" w:rsidR="00955C96" w:rsidRDefault="00955C96" w:rsidP="00A26ABB">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479226EA" w14:textId="21D61182" w:rsidR="00955C96" w:rsidRPr="00D94C3D" w:rsidRDefault="00955C96" w:rsidP="00A26ABB">
            <w:pPr>
              <w:pStyle w:val="JHEPBody"/>
              <w:numPr>
                <w:ilvl w:val="0"/>
                <w:numId w:val="30"/>
              </w:numPr>
              <w:rPr>
                <w:bCs/>
                <w:sz w:val="20"/>
                <w:szCs w:val="20"/>
                <w:lang w:bidi="en-US"/>
              </w:rPr>
            </w:pPr>
            <w:r>
              <w:rPr>
                <w:bCs/>
                <w:sz w:val="20"/>
                <w:szCs w:val="20"/>
                <w:lang w:bidi="en-US"/>
              </w:rPr>
              <w:t>May restore motor function</w:t>
            </w:r>
          </w:p>
        </w:tc>
        <w:tc>
          <w:tcPr>
            <w:tcW w:w="1383" w:type="pct"/>
          </w:tcPr>
          <w:p w14:paraId="4CEBCB34" w14:textId="77777777" w:rsidR="00955C96" w:rsidRDefault="00955C96" w:rsidP="00A26ABB">
            <w:pPr>
              <w:pStyle w:val="JHEPBody"/>
              <w:numPr>
                <w:ilvl w:val="0"/>
                <w:numId w:val="30"/>
              </w:numPr>
              <w:rPr>
                <w:bCs/>
                <w:sz w:val="20"/>
                <w:szCs w:val="20"/>
                <w:lang w:bidi="en-US"/>
              </w:rPr>
            </w:pPr>
            <w:r>
              <w:rPr>
                <w:bCs/>
                <w:sz w:val="20"/>
                <w:szCs w:val="20"/>
                <w:lang w:bidi="en-US"/>
              </w:rPr>
              <w:t>Special accommodation like house modifications might be required</w:t>
            </w:r>
          </w:p>
          <w:p w14:paraId="0CDF6ED3" w14:textId="77777777" w:rsidR="00955C96" w:rsidRDefault="00955C96" w:rsidP="00A26ABB">
            <w:pPr>
              <w:pStyle w:val="JHEPBody"/>
              <w:numPr>
                <w:ilvl w:val="0"/>
                <w:numId w:val="30"/>
              </w:numPr>
              <w:rPr>
                <w:bCs/>
                <w:sz w:val="20"/>
                <w:szCs w:val="20"/>
                <w:lang w:bidi="en-US"/>
              </w:rPr>
            </w:pPr>
            <w:r>
              <w:rPr>
                <w:bCs/>
                <w:sz w:val="20"/>
                <w:szCs w:val="20"/>
                <w:lang w:bidi="en-US"/>
              </w:rPr>
              <w:t>Requires physical therapy assistance</w:t>
            </w:r>
          </w:p>
        </w:tc>
        <w:tc>
          <w:tcPr>
            <w:tcW w:w="1218" w:type="pct"/>
          </w:tcPr>
          <w:p w14:paraId="72AB3B76" w14:textId="77777777" w:rsidR="00955C96" w:rsidRPr="00773149" w:rsidRDefault="00955C96" w:rsidP="00A26ABB">
            <w:pPr>
              <w:pStyle w:val="JHEPBody"/>
              <w:rPr>
                <w:bCs/>
                <w:sz w:val="20"/>
                <w:szCs w:val="20"/>
                <w:lang w:bidi="en-US"/>
              </w:rPr>
            </w:pPr>
            <w:r w:rsidRPr="008267EC">
              <w:rPr>
                <w:bCs/>
                <w:sz w:val="20"/>
                <w:szCs w:val="20"/>
                <w:lang w:bidi="en-US"/>
              </w:rPr>
              <w:t>https://www.hocoma.com/us/solutions/lokomat/</w:t>
            </w:r>
          </w:p>
        </w:tc>
      </w:tr>
      <w:tr w:rsidR="00955C96" w:rsidRPr="00773149" w14:paraId="1FB6A756" w14:textId="77777777" w:rsidTr="00A26ABB">
        <w:trPr>
          <w:trHeight w:val="1098"/>
        </w:trPr>
        <w:tc>
          <w:tcPr>
            <w:tcW w:w="1424" w:type="pct"/>
          </w:tcPr>
          <w:p w14:paraId="7BB3A455" w14:textId="77777777" w:rsidR="00955C96" w:rsidRDefault="00955C96" w:rsidP="00A26ABB">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for SCI patients.</w:t>
            </w:r>
          </w:p>
        </w:tc>
        <w:tc>
          <w:tcPr>
            <w:tcW w:w="975" w:type="pct"/>
          </w:tcPr>
          <w:p w14:paraId="35B459D9" w14:textId="77777777" w:rsidR="00955C96" w:rsidRDefault="00955C96" w:rsidP="00A26ABB">
            <w:pPr>
              <w:pStyle w:val="JHEPBody"/>
              <w:numPr>
                <w:ilvl w:val="0"/>
                <w:numId w:val="27"/>
              </w:numPr>
              <w:rPr>
                <w:bCs/>
                <w:sz w:val="20"/>
                <w:szCs w:val="20"/>
                <w:lang w:bidi="en-US"/>
              </w:rPr>
            </w:pPr>
            <w:r>
              <w:rPr>
                <w:bCs/>
                <w:sz w:val="20"/>
                <w:szCs w:val="20"/>
                <w:lang w:bidi="en-US"/>
              </w:rPr>
              <w:t>Resists compression from surrounding tissues thus less scar tissue</w:t>
            </w:r>
          </w:p>
          <w:p w14:paraId="62E7B52B" w14:textId="77777777" w:rsidR="00955C96" w:rsidRPr="00CF00C6" w:rsidRDefault="00955C96" w:rsidP="00A26ABB">
            <w:pPr>
              <w:pStyle w:val="JHEPBody"/>
              <w:numPr>
                <w:ilvl w:val="0"/>
                <w:numId w:val="27"/>
              </w:numPr>
              <w:rPr>
                <w:bCs/>
                <w:sz w:val="20"/>
                <w:szCs w:val="20"/>
                <w:lang w:bidi="en-US"/>
              </w:rPr>
            </w:pPr>
            <w:r>
              <w:rPr>
                <w:bCs/>
                <w:sz w:val="20"/>
                <w:szCs w:val="20"/>
                <w:lang w:bidi="en-US"/>
              </w:rPr>
              <w:t>Could be purified so lower risk of inflammatory response</w:t>
            </w:r>
          </w:p>
          <w:p w14:paraId="6E1E1C91" w14:textId="77777777" w:rsidR="00955C96" w:rsidRPr="00B83FB7" w:rsidRDefault="00955C96" w:rsidP="00A26ABB">
            <w:pPr>
              <w:pStyle w:val="JHEPBody"/>
              <w:numPr>
                <w:ilvl w:val="0"/>
                <w:numId w:val="27"/>
              </w:numPr>
              <w:rPr>
                <w:bCs/>
                <w:sz w:val="20"/>
                <w:szCs w:val="20"/>
                <w:lang w:bidi="en-US"/>
              </w:rPr>
            </w:pPr>
            <w:r>
              <w:rPr>
                <w:bCs/>
                <w:sz w:val="20"/>
                <w:szCs w:val="20"/>
                <w:lang w:bidi="en-US"/>
              </w:rPr>
              <w:t>Completely resorbed after healing</w:t>
            </w:r>
          </w:p>
        </w:tc>
        <w:tc>
          <w:tcPr>
            <w:tcW w:w="1383" w:type="pct"/>
          </w:tcPr>
          <w:p w14:paraId="143AE0BD" w14:textId="77777777" w:rsidR="00955C96" w:rsidRDefault="00955C96" w:rsidP="00A26ABB">
            <w:pPr>
              <w:pStyle w:val="JHEPBody"/>
              <w:numPr>
                <w:ilvl w:val="0"/>
                <w:numId w:val="28"/>
              </w:numPr>
              <w:rPr>
                <w:bCs/>
                <w:sz w:val="20"/>
                <w:szCs w:val="20"/>
                <w:lang w:bidi="en-US"/>
              </w:rPr>
            </w:pPr>
            <w:r>
              <w:rPr>
                <w:bCs/>
                <w:sz w:val="20"/>
                <w:szCs w:val="20"/>
                <w:lang w:bidi="en-US"/>
              </w:rPr>
              <w:t>Source from animals (bovine tendon)</w:t>
            </w:r>
          </w:p>
          <w:p w14:paraId="31CC6217" w14:textId="78041EBF" w:rsidR="00955C96" w:rsidRDefault="00955C96" w:rsidP="00A26ABB">
            <w:pPr>
              <w:pStyle w:val="JHEPBody"/>
              <w:numPr>
                <w:ilvl w:val="0"/>
                <w:numId w:val="28"/>
              </w:numPr>
              <w:rPr>
                <w:bCs/>
                <w:sz w:val="20"/>
                <w:szCs w:val="20"/>
                <w:lang w:bidi="en-US"/>
              </w:rPr>
            </w:pPr>
            <w:r>
              <w:rPr>
                <w:bCs/>
                <w:sz w:val="20"/>
                <w:szCs w:val="20"/>
                <w:lang w:bidi="en-US"/>
              </w:rPr>
              <w:t>Causes fever in patient (FDA recall</w:t>
            </w:r>
            <w:r w:rsidR="00D94C3D">
              <w:rPr>
                <w:bCs/>
                <w:sz w:val="20"/>
                <w:szCs w:val="20"/>
                <w:lang w:bidi="en-US"/>
              </w:rPr>
              <w:t>ed this product</w:t>
            </w:r>
            <w:r>
              <w:rPr>
                <w:bCs/>
                <w:sz w:val="20"/>
                <w:szCs w:val="20"/>
                <w:lang w:bidi="en-US"/>
              </w:rPr>
              <w:t>)</w:t>
            </w:r>
          </w:p>
          <w:p w14:paraId="08DBE560" w14:textId="77777777" w:rsidR="00955C96" w:rsidRDefault="00955C96" w:rsidP="00A26ABB">
            <w:pPr>
              <w:pStyle w:val="JHEPBody"/>
              <w:ind w:left="360"/>
              <w:rPr>
                <w:bCs/>
                <w:sz w:val="20"/>
                <w:szCs w:val="20"/>
                <w:lang w:bidi="en-US"/>
              </w:rPr>
            </w:pPr>
          </w:p>
        </w:tc>
        <w:tc>
          <w:tcPr>
            <w:tcW w:w="1218" w:type="pct"/>
          </w:tcPr>
          <w:p w14:paraId="76FB3F41" w14:textId="77777777" w:rsidR="00955C96" w:rsidRPr="008267EC" w:rsidRDefault="00955C96" w:rsidP="00A26ABB">
            <w:pPr>
              <w:pStyle w:val="NormalWeb"/>
              <w:rPr>
                <w:bCs/>
                <w:sz w:val="20"/>
                <w:szCs w:val="20"/>
                <w:lang w:bidi="en-US"/>
              </w:rPr>
            </w:pPr>
            <w:r w:rsidRPr="00236C73">
              <w:rPr>
                <w:rFonts w:ascii="Tahoma" w:hAnsi="Tahoma" w:cs="Tahoma"/>
                <w:bCs/>
                <w:sz w:val="20"/>
                <w:szCs w:val="20"/>
                <w:lang w:bidi="en-US"/>
              </w:rPr>
              <w:t>Clinical trial</w:t>
            </w:r>
            <w:r>
              <w:rPr>
                <w:rFonts w:ascii="Tahoma" w:hAnsi="Tahoma" w:cs="Tahoma"/>
                <w:bCs/>
                <w:sz w:val="20"/>
                <w:szCs w:val="20"/>
                <w:lang w:bidi="en-US"/>
              </w:rPr>
              <w:t xml:space="preserve">s: </w:t>
            </w:r>
            <w:r w:rsidRPr="00BA7660">
              <w:rPr>
                <w:rFonts w:ascii="Tahoma" w:hAnsi="Tahoma" w:cs="Tahoma"/>
                <w:bCs/>
                <w:sz w:val="20"/>
                <w:szCs w:val="20"/>
                <w:lang w:bidi="en-US"/>
              </w:rPr>
              <w:t>NCT02688049</w:t>
            </w:r>
            <w:r>
              <w:rPr>
                <w:rFonts w:ascii="Tahoma" w:hAnsi="Tahoma" w:cs="Tahoma"/>
                <w:bCs/>
                <w:sz w:val="20"/>
                <w:szCs w:val="20"/>
                <w:lang w:bidi="en-US"/>
              </w:rPr>
              <w:t>,</w:t>
            </w:r>
            <w:r w:rsidRPr="00236C73">
              <w:rPr>
                <w:rFonts w:ascii="Tahoma" w:hAnsi="Tahoma" w:cs="Tahoma"/>
                <w:bCs/>
                <w:sz w:val="20"/>
                <w:szCs w:val="20"/>
                <w:lang w:bidi="en-US"/>
              </w:rPr>
              <w:t xml:space="preserve"> </w:t>
            </w:r>
            <w:r w:rsidRPr="00236C73">
              <w:rPr>
                <w:rFonts w:ascii="Tahoma" w:hAnsi="Tahoma" w:cs="Tahoma"/>
                <w:sz w:val="20"/>
                <w:szCs w:val="20"/>
              </w:rPr>
              <w:t>NCT02352077</w:t>
            </w:r>
            <w:r>
              <w:rPr>
                <w:rFonts w:ascii="Tahoma" w:hAnsi="Tahoma" w:cs="Tahoma"/>
                <w:sz w:val="20"/>
                <w:szCs w:val="20"/>
              </w:rPr>
              <w:t xml:space="preserve"> and research paper </w:t>
            </w:r>
            <w:r>
              <w:rPr>
                <w:rFonts w:ascii="Tahoma" w:hAnsi="Tahoma" w:cs="Tahoma"/>
                <w:sz w:val="20"/>
                <w:szCs w:val="20"/>
              </w:rPr>
              <w:fldChar w:fldCharType="begin"/>
            </w:r>
            <w:r>
              <w:rPr>
                <w:rFonts w:ascii="Tahoma" w:hAnsi="Tahoma" w:cs="Tahoma"/>
                <w:sz w:val="20"/>
                <w:szCs w:val="20"/>
              </w:rPr>
              <w:instrText xml:space="preserve"> ADDIN ZOTERO_ITEM CSL_CITATION {"citationID":"su7lQsd5","properties":{"formattedCitation":"(Chen et al.)","plainCitation":"(Chen et al.)","noteIndex":0},"citationItems":[{"id":4907,"uris":["http://zotero.org/users/7286058/items/P74WTQC3"],"itemData":{"id":4907,"type":"article-journal","abstract":"Spinal cord injury (SCI) remains among the most challenging pathologies worldwide and has limited therapeutic possibilities and a very bleak prognosis. Biomaterials and stem cell transplantation are promising treatments for functional recovery in SCI. Seven patients with acute complete SCI diagnosed by a combination of methods were included in the study, and different lengths (2.0–6.0 cm) of necrotic spinal cord tissue were surgically cleaned under intraoperative neurophysiological monitoring. Subsequently, NeuroRegen scaffolds loaded with autologous bone marrow mononuclear cells (BMMCs) were implanted into the cleaned site. All patients participated in 6 months of rehabilitation and at least 3 years of clinical follow-up. No adverse symptoms associated with stem cell or functional scaffold implantation were observed during the 3-year follow-up period. Additionally, partial shallow sensory and autonomic nervous functional improvements were observed in some patients, but no motor function recovery was observed. Magnetic resonance imaging suggested that NeuroRegen scaffold implantation supported injured spinal cord continuity after treatment. These findings indicate that implantation of NeuroRegen scaffolds combined with stem cells may serve as a safe and promising clinical treatment for patients with acute complete SCI. However, determining the therapeutic effects and exact application methods still requires further study.","container-title":"Cell Transplantation","DOI":"10.1177/0963689720950637","ISSN":"0963-6897, 1555-3892","journalAbbreviation":"Cell Transplant","language":"en","page":"096368972095063","source":"DOI.org (Crossref)","title":"NeuroRegen Scaffolds Combined with Autologous Bone Marrow Mononuclear Cells for the Repair of Acute Complete Spinal Cord Injury: A 3-Year Clinical Study","title-short":"NeuroRegen Scaffolds Combined with Autologous Bone Marrow Mononuclear Cells for the Repair of Acute Complete Spinal Cord Injury","URL":"http://journals.sagepub.com/doi/10.1177/0963689720950637","volume":"29","author":[{"family":"Chen","given":"Wugui"},{"family":"Zhang","given":"Ying"},{"family":"Yang","given":"Sizhen"},{"family":"Sun","given":"Jing"},{"family":"Qiu","given":"Hao"},{"family":"Hu","given":"Xu"},{"family":"Niu","given":"Xiaojian"},{"family":"Xiao","given":"Zhifeng"},{"family":"Zhao","given":"Yannan"},{"family":"Zhou","given":"Yue"},{"family":"Dai","given":"Jianwu"},{"family":"Chu","given":"Tongwei"}],"accessed":{"date-parts":[["2022",10,31]]},"issued":{"date-parts":[["2020",1,1]]}}}],"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Chen et al.)</w:t>
            </w:r>
            <w:r>
              <w:rPr>
                <w:rFonts w:ascii="Tahoma" w:hAnsi="Tahoma" w:cs="Tahoma"/>
                <w:sz w:val="20"/>
                <w:szCs w:val="20"/>
              </w:rPr>
              <w:fldChar w:fldCharType="end"/>
            </w:r>
          </w:p>
        </w:tc>
      </w:tr>
      <w:tr w:rsidR="00955C96" w:rsidRPr="00773149" w14:paraId="36747C0C" w14:textId="77777777" w:rsidTr="00A26ABB">
        <w:trPr>
          <w:trHeight w:val="1098"/>
        </w:trPr>
        <w:tc>
          <w:tcPr>
            <w:tcW w:w="1424" w:type="pct"/>
          </w:tcPr>
          <w:p w14:paraId="3D3E587F" w14:textId="77777777" w:rsidR="00955C96" w:rsidRDefault="00955C96" w:rsidP="00A26ABB">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has developed an autologous mesenchymal stem cell therapy for patients with ASIA-B SCI.</w:t>
            </w:r>
          </w:p>
        </w:tc>
        <w:tc>
          <w:tcPr>
            <w:tcW w:w="975" w:type="pct"/>
          </w:tcPr>
          <w:p w14:paraId="1BD5DA34" w14:textId="77777777" w:rsidR="00955C96" w:rsidRDefault="00955C96" w:rsidP="00A26ABB">
            <w:pPr>
              <w:pStyle w:val="JHEPBody"/>
              <w:numPr>
                <w:ilvl w:val="0"/>
                <w:numId w:val="31"/>
              </w:numPr>
              <w:rPr>
                <w:bCs/>
                <w:sz w:val="20"/>
                <w:szCs w:val="20"/>
                <w:lang w:bidi="en-US"/>
              </w:rPr>
            </w:pPr>
            <w:r>
              <w:rPr>
                <w:bCs/>
                <w:sz w:val="20"/>
                <w:szCs w:val="20"/>
                <w:lang w:bidi="en-US"/>
              </w:rPr>
              <w:t>Remyelination</w:t>
            </w:r>
          </w:p>
          <w:p w14:paraId="7620BD1A" w14:textId="77777777" w:rsidR="00955C96" w:rsidRDefault="00955C96" w:rsidP="00A26ABB">
            <w:pPr>
              <w:pStyle w:val="JHEPBody"/>
              <w:numPr>
                <w:ilvl w:val="0"/>
                <w:numId w:val="31"/>
              </w:numPr>
              <w:rPr>
                <w:bCs/>
                <w:sz w:val="20"/>
                <w:szCs w:val="20"/>
                <w:lang w:bidi="en-US"/>
              </w:rPr>
            </w:pPr>
            <w:r>
              <w:rPr>
                <w:bCs/>
                <w:sz w:val="20"/>
                <w:szCs w:val="20"/>
                <w:lang w:bidi="en-US"/>
              </w:rPr>
              <w:t>Decreases apoptosis</w:t>
            </w:r>
          </w:p>
          <w:p w14:paraId="610381D5" w14:textId="77777777" w:rsidR="00955C96" w:rsidRDefault="00955C96" w:rsidP="00A26ABB">
            <w:pPr>
              <w:pStyle w:val="JHEPBody"/>
              <w:numPr>
                <w:ilvl w:val="0"/>
                <w:numId w:val="31"/>
              </w:numPr>
              <w:rPr>
                <w:bCs/>
                <w:sz w:val="20"/>
                <w:szCs w:val="20"/>
                <w:lang w:bidi="en-US"/>
              </w:rPr>
            </w:pPr>
            <w:r>
              <w:rPr>
                <w:bCs/>
                <w:sz w:val="20"/>
                <w:szCs w:val="20"/>
                <w:lang w:bidi="en-US"/>
              </w:rPr>
              <w:t>Reduces glial &amp; trophic factors</w:t>
            </w:r>
          </w:p>
          <w:p w14:paraId="5E98BE17" w14:textId="77777777" w:rsidR="00955C96" w:rsidRDefault="00955C96" w:rsidP="00A26ABB">
            <w:pPr>
              <w:pStyle w:val="JHEPBody"/>
              <w:numPr>
                <w:ilvl w:val="0"/>
                <w:numId w:val="31"/>
              </w:numPr>
              <w:rPr>
                <w:bCs/>
                <w:sz w:val="20"/>
                <w:szCs w:val="20"/>
                <w:lang w:bidi="en-US"/>
              </w:rPr>
            </w:pPr>
            <w:r>
              <w:rPr>
                <w:bCs/>
                <w:sz w:val="20"/>
                <w:szCs w:val="20"/>
                <w:lang w:bidi="en-US"/>
              </w:rPr>
              <w:t>Lowers immunosuppression</w:t>
            </w:r>
          </w:p>
        </w:tc>
        <w:tc>
          <w:tcPr>
            <w:tcW w:w="1383" w:type="pct"/>
          </w:tcPr>
          <w:p w14:paraId="24C15FE9" w14:textId="77777777" w:rsidR="00955C96" w:rsidRDefault="00955C96" w:rsidP="00A26ABB">
            <w:pPr>
              <w:pStyle w:val="JHEPBody"/>
              <w:numPr>
                <w:ilvl w:val="0"/>
                <w:numId w:val="30"/>
              </w:numPr>
              <w:rPr>
                <w:bCs/>
                <w:sz w:val="20"/>
                <w:szCs w:val="20"/>
                <w:lang w:bidi="en-US"/>
              </w:rPr>
            </w:pPr>
            <w:r>
              <w:rPr>
                <w:bCs/>
                <w:sz w:val="20"/>
                <w:szCs w:val="20"/>
                <w:lang w:bidi="en-US"/>
              </w:rPr>
              <w:t>Increases likelihood of tumor formation as cells migrate away from the site of transplantation.</w:t>
            </w:r>
          </w:p>
          <w:p w14:paraId="2989222C" w14:textId="77777777" w:rsidR="00955C96" w:rsidRDefault="00955C96" w:rsidP="00A26ABB">
            <w:pPr>
              <w:pStyle w:val="JHEPBody"/>
              <w:numPr>
                <w:ilvl w:val="0"/>
                <w:numId w:val="30"/>
              </w:numPr>
              <w:rPr>
                <w:bCs/>
                <w:sz w:val="20"/>
                <w:szCs w:val="20"/>
                <w:lang w:bidi="en-US"/>
              </w:rPr>
            </w:pPr>
            <w:r>
              <w:rPr>
                <w:bCs/>
                <w:sz w:val="20"/>
                <w:szCs w:val="20"/>
                <w:lang w:bidi="en-US"/>
              </w:rPr>
              <w:t>Neuropathic pain</w:t>
            </w:r>
          </w:p>
          <w:p w14:paraId="0CF0B220" w14:textId="77777777" w:rsidR="00955C96" w:rsidRDefault="00955C96" w:rsidP="00A26ABB">
            <w:pPr>
              <w:pStyle w:val="JHEPBody"/>
              <w:numPr>
                <w:ilvl w:val="0"/>
                <w:numId w:val="30"/>
              </w:numPr>
              <w:rPr>
                <w:bCs/>
                <w:sz w:val="20"/>
                <w:szCs w:val="20"/>
                <w:lang w:bidi="en-US"/>
              </w:rPr>
            </w:pPr>
            <w:r>
              <w:rPr>
                <w:bCs/>
                <w:sz w:val="20"/>
                <w:szCs w:val="20"/>
                <w:lang w:bidi="en-US"/>
              </w:rPr>
              <w:t>Autonomic dysreflexia</w:t>
            </w:r>
          </w:p>
        </w:tc>
        <w:tc>
          <w:tcPr>
            <w:tcW w:w="1218" w:type="pct"/>
          </w:tcPr>
          <w:p w14:paraId="08EE3BB0" w14:textId="77777777" w:rsidR="00955C96" w:rsidRPr="008267EC" w:rsidRDefault="00955C96" w:rsidP="00A26ABB">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22A5DDB1" w:rsidR="00955C96" w:rsidRDefault="00955C96" w:rsidP="009A165C">
      <w:pPr>
        <w:pStyle w:val="JHEPBody"/>
        <w:rPr>
          <w:bCs/>
        </w:rPr>
        <w:sectPr w:rsidR="00955C96" w:rsidSect="00371AB4">
          <w:pgSz w:w="15840" w:h="12240" w:orient="landscape"/>
          <w:pgMar w:top="1080" w:right="720" w:bottom="1080" w:left="1728" w:header="720" w:footer="720" w:gutter="0"/>
          <w:cols w:space="720"/>
          <w:docGrid w:linePitch="360"/>
        </w:sectPr>
      </w:pPr>
    </w:p>
    <w:p w14:paraId="32A3AAE6" w14:textId="77777777" w:rsidR="002733AE" w:rsidRPr="00483BCD" w:rsidRDefault="002733AE" w:rsidP="002733AE">
      <w:pPr>
        <w:pStyle w:val="JHEPBody"/>
        <w:numPr>
          <w:ilvl w:val="0"/>
          <w:numId w:val="41"/>
        </w:numPr>
        <w:spacing w:line="480" w:lineRule="auto"/>
        <w:rPr>
          <w:bCs/>
          <w:sz w:val="22"/>
        </w:rPr>
      </w:pPr>
      <w:r w:rsidRPr="00483BCD">
        <w:rPr>
          <w:bCs/>
          <w:sz w:val="22"/>
        </w:rPr>
        <w:lastRenderedPageBreak/>
        <w:t>Methylprednisolone sodium succinate (MPSS) is a controversial drug used for many years to prevent the loss of spinal cord neurofilaments characterizing the second</w:t>
      </w:r>
      <w:r>
        <w:rPr>
          <w:bCs/>
          <w:sz w:val="22"/>
        </w:rPr>
        <w:t>ary</w:t>
      </w:r>
      <w:r w:rsidRPr="00483BCD">
        <w:rPr>
          <w:bCs/>
          <w:sz w:val="22"/>
        </w:rPr>
        <w:t xml:space="preserve"> injury in SCI, </w:t>
      </w:r>
      <w:r>
        <w:rPr>
          <w:bCs/>
          <w:sz w:val="22"/>
        </w:rPr>
        <w:t xml:space="preserve">to </w:t>
      </w:r>
      <w:r w:rsidRPr="00483BCD">
        <w:rPr>
          <w:bCs/>
          <w:sz w:val="22"/>
        </w:rPr>
        <w:t>facilitat</w:t>
      </w:r>
      <w:r>
        <w:rPr>
          <w:bCs/>
          <w:sz w:val="22"/>
        </w:rPr>
        <w:t>e</w:t>
      </w:r>
      <w:r w:rsidRPr="00483BCD">
        <w:rPr>
          <w:bCs/>
          <w:sz w:val="22"/>
        </w:rPr>
        <w:t xml:space="preserve"> neuronal conduction,  </w:t>
      </w:r>
      <w:r>
        <w:rPr>
          <w:bCs/>
          <w:sz w:val="22"/>
        </w:rPr>
        <w:t xml:space="preserve">to </w:t>
      </w:r>
      <w:r w:rsidRPr="00483BCD">
        <w:rPr>
          <w:bCs/>
          <w:sz w:val="22"/>
        </w:rPr>
        <w:t>improv</w:t>
      </w:r>
      <w:r>
        <w:rPr>
          <w:bCs/>
          <w:sz w:val="22"/>
        </w:rPr>
        <w:t>e</w:t>
      </w:r>
      <w:r w:rsidRPr="00483BCD">
        <w:rPr>
          <w:bCs/>
          <w:sz w:val="22"/>
        </w:rPr>
        <w:t xml:space="preserve"> vascular perfusion, </w:t>
      </w:r>
      <w:r>
        <w:rPr>
          <w:bCs/>
          <w:sz w:val="22"/>
        </w:rPr>
        <w:t xml:space="preserve">and to </w:t>
      </w:r>
      <w:r w:rsidRPr="00483BCD">
        <w:rPr>
          <w:bCs/>
          <w:sz w:val="22"/>
        </w:rPr>
        <w:t xml:space="preserve">prevent accumulation of calcium deposits </w:t>
      </w:r>
      <w:r w:rsidRPr="00483BCD">
        <w:rPr>
          <w:bCs/>
          <w:sz w:val="22"/>
        </w:rPr>
        <w:fldChar w:fldCharType="begin"/>
      </w:r>
      <w:r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MPSS binds to glucocorticoid receptors, blocks proinflammatory genes, promotes expression of anti-inflammatory genes, and inhibits synthesis of cytokines (</w:t>
      </w:r>
      <w:r>
        <w:rPr>
          <w:sz w:val="22"/>
        </w:rPr>
        <w:t>Antonio, O et al.</w:t>
      </w:r>
      <w:r w:rsidRPr="00483BCD">
        <w:rPr>
          <w:sz w:val="22"/>
        </w:rPr>
        <w:t>)</w:t>
      </w:r>
      <w:r w:rsidRPr="00483BCD">
        <w:rPr>
          <w:bCs/>
          <w:sz w:val="22"/>
        </w:rPr>
        <w:t>.</w:t>
      </w:r>
      <w:r>
        <w:rPr>
          <w:bCs/>
          <w:sz w:val="22"/>
        </w:rPr>
        <w:t xml:space="preserve"> </w:t>
      </w:r>
      <w:r w:rsidRPr="00483BCD">
        <w:rPr>
          <w:bCs/>
          <w:sz w:val="22"/>
        </w:rPr>
        <w:t xml:space="preserve">Despite a variety of studies showing its limited neurologic impact and potential for serious adverse events </w:t>
      </w:r>
      <w:r w:rsidRPr="00483BCD">
        <w:rPr>
          <w:bCs/>
          <w:sz w:val="22"/>
        </w:rPr>
        <w:fldChar w:fldCharType="begin"/>
      </w:r>
      <w:r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 xml:space="preserve">patients want to use it and recently the American Association of Neurological Surgeons suggested a 24-hour infusion of high-dose MPSS within 8 hours of an SCI </w:t>
      </w:r>
      <w:r w:rsidRPr="00483BCD">
        <w:rPr>
          <w:bCs/>
          <w:sz w:val="22"/>
        </w:rPr>
        <w:fldChar w:fldCharType="begin"/>
      </w:r>
      <w:r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Pr="00483BCD">
        <w:rPr>
          <w:bCs/>
          <w:sz w:val="22"/>
        </w:rPr>
        <w:fldChar w:fldCharType="separate"/>
      </w:r>
      <w:r w:rsidRPr="00483BCD">
        <w:rPr>
          <w:bCs/>
          <w:noProof/>
          <w:sz w:val="22"/>
        </w:rPr>
        <w:t>(Fehlings et al.)</w:t>
      </w:r>
      <w:r w:rsidRPr="00483BCD">
        <w:rPr>
          <w:bCs/>
          <w:sz w:val="22"/>
        </w:rPr>
        <w:fldChar w:fldCharType="end"/>
      </w:r>
      <w:r w:rsidRPr="00483BCD">
        <w:rPr>
          <w:bCs/>
          <w:sz w:val="22"/>
        </w:rPr>
        <w:t xml:space="preserve">. </w:t>
      </w:r>
    </w:p>
    <w:p w14:paraId="4BE0108C" w14:textId="77777777" w:rsidR="002733AE" w:rsidRPr="00483BCD" w:rsidRDefault="002733AE" w:rsidP="002733AE">
      <w:pPr>
        <w:pStyle w:val="JHEPBody"/>
        <w:numPr>
          <w:ilvl w:val="0"/>
          <w:numId w:val="29"/>
        </w:numPr>
        <w:spacing w:line="480" w:lineRule="auto"/>
        <w:rPr>
          <w:bCs/>
          <w:sz w:val="22"/>
        </w:rPr>
      </w:pPr>
      <w:r w:rsidRPr="00483BCD">
        <w:rPr>
          <w:bCs/>
          <w:sz w:val="22"/>
        </w:rPr>
        <w:t>Aorta at the thoracic is cross-clamped during SCI surgery.  For this specific surgery; risks of ischemia resulting in paraplegia are increased due to the distal localization of blood supply.</w:t>
      </w:r>
      <w:r>
        <w:rPr>
          <w:bCs/>
          <w:sz w:val="22"/>
        </w:rPr>
        <w:t xml:space="preserve"> </w:t>
      </w:r>
      <w:r w:rsidRPr="00483BCD">
        <w:rPr>
          <w:bCs/>
          <w:sz w:val="22"/>
        </w:rPr>
        <w:t xml:space="preserve">In addition, hypertension induced by aortic cross-clamping results in an increase of cerebrospinal fluid pressure (CSFP), lowering spinal cord perfusion pressure (SCPP) and diminishing blood supply to the spinal cord. In addition, veins collapse when CSFP within spinal cord tissue becomes higher than venous pressure. Drainage of the CSF (CSFD) reduces CSFP, improving SCPP </w:t>
      </w:r>
      <w:r w:rsidRPr="00483BCD">
        <w:rPr>
          <w:bCs/>
          <w:sz w:val="22"/>
        </w:rPr>
        <w:fldChar w:fldCharType="begin"/>
      </w:r>
      <w:r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483BCD">
        <w:rPr>
          <w:bCs/>
          <w:sz w:val="22"/>
        </w:rPr>
        <w:fldChar w:fldCharType="separate"/>
      </w:r>
      <w:r w:rsidRPr="00483BCD">
        <w:rPr>
          <w:bCs/>
          <w:noProof/>
          <w:sz w:val="22"/>
        </w:rPr>
        <w:t>(Martirosyan et al.)</w:t>
      </w:r>
      <w:r w:rsidRPr="00483BCD">
        <w:rPr>
          <w:bCs/>
          <w:sz w:val="22"/>
        </w:rPr>
        <w:fldChar w:fldCharType="end"/>
      </w:r>
      <w:r w:rsidRPr="00483BCD">
        <w:rPr>
          <w:bCs/>
          <w:sz w:val="22"/>
        </w:rPr>
        <w:t xml:space="preserve">. Reviews of CSF drainage outcomes have reached contradictory conclusions showing that </w:t>
      </w:r>
      <w:r>
        <w:rPr>
          <w:bCs/>
          <w:sz w:val="22"/>
        </w:rPr>
        <w:t xml:space="preserve">in one hand; </w:t>
      </w:r>
      <w:r w:rsidRPr="00483BCD">
        <w:rPr>
          <w:bCs/>
          <w:sz w:val="22"/>
        </w:rPr>
        <w:t>in animal models or patients</w:t>
      </w:r>
      <w:r>
        <w:rPr>
          <w:bCs/>
          <w:sz w:val="22"/>
        </w:rPr>
        <w:t xml:space="preserve">; </w:t>
      </w:r>
      <w:r w:rsidRPr="00483BCD">
        <w:rPr>
          <w:bCs/>
          <w:sz w:val="22"/>
        </w:rPr>
        <w:t xml:space="preserve">incidence of paraplegia decreased from 50% to 8% or even 90% </w:t>
      </w:r>
      <w:r w:rsidRPr="00483BCD">
        <w:rPr>
          <w:bCs/>
          <w:sz w:val="22"/>
        </w:rPr>
        <w:fldChar w:fldCharType="begin"/>
      </w:r>
      <w:r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483BCD">
        <w:rPr>
          <w:bCs/>
          <w:sz w:val="22"/>
        </w:rPr>
        <w:fldChar w:fldCharType="separate"/>
      </w:r>
      <w:r w:rsidRPr="00483BCD">
        <w:rPr>
          <w:bCs/>
          <w:noProof/>
          <w:sz w:val="22"/>
        </w:rPr>
        <w:t>(Martirosyan et al.)</w:t>
      </w:r>
      <w:r w:rsidRPr="00483BCD">
        <w:rPr>
          <w:bCs/>
          <w:sz w:val="22"/>
        </w:rPr>
        <w:fldChar w:fldCharType="end"/>
      </w:r>
      <w:r w:rsidRPr="00483BCD">
        <w:rPr>
          <w:bCs/>
          <w:sz w:val="22"/>
        </w:rPr>
        <w:t xml:space="preserve"> </w:t>
      </w:r>
      <w:r>
        <w:rPr>
          <w:bCs/>
          <w:sz w:val="22"/>
        </w:rPr>
        <w:t>and</w:t>
      </w:r>
      <w:r w:rsidRPr="00483BCD">
        <w:rPr>
          <w:bCs/>
          <w:sz w:val="22"/>
        </w:rPr>
        <w:t xml:space="preserve"> the opposite</w:t>
      </w:r>
      <w:r>
        <w:rPr>
          <w:bCs/>
          <w:sz w:val="22"/>
        </w:rPr>
        <w:t>: for example, a</w:t>
      </w:r>
      <w:r w:rsidRPr="00483BCD">
        <w:rPr>
          <w:bCs/>
          <w:sz w:val="22"/>
        </w:rPr>
        <w:t xml:space="preserve"> study</w:t>
      </w:r>
      <w:r>
        <w:rPr>
          <w:bCs/>
          <w:sz w:val="22"/>
        </w:rPr>
        <w:t xml:space="preserve"> </w:t>
      </w:r>
      <w:r w:rsidRPr="00483BCD">
        <w:rPr>
          <w:bCs/>
          <w:sz w:val="22"/>
        </w:rPr>
        <w:t xml:space="preserve">reviewed the data of 12 hospitals between 2000 and 2013 where CSFD was performed without postoperative motor benefits </w:t>
      </w:r>
      <w:r w:rsidRPr="00483BCD">
        <w:rPr>
          <w:bCs/>
          <w:sz w:val="22"/>
        </w:rPr>
        <w:fldChar w:fldCharType="begin"/>
      </w:r>
      <w:r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Pr="00483BCD">
        <w:rPr>
          <w:bCs/>
          <w:sz w:val="22"/>
        </w:rPr>
        <w:fldChar w:fldCharType="separate"/>
      </w:r>
      <w:r w:rsidRPr="00483BCD">
        <w:rPr>
          <w:bCs/>
          <w:noProof/>
          <w:sz w:val="22"/>
        </w:rPr>
        <w:t>(Yoshitani et al.)</w:t>
      </w:r>
      <w:r w:rsidRPr="00483BCD">
        <w:rPr>
          <w:bCs/>
          <w:sz w:val="22"/>
        </w:rPr>
        <w:fldChar w:fldCharType="end"/>
      </w:r>
      <w:r w:rsidRPr="00483BCD">
        <w:rPr>
          <w:bCs/>
          <w:sz w:val="22"/>
        </w:rPr>
        <w:t>.</w:t>
      </w:r>
    </w:p>
    <w:p w14:paraId="6DE7A046" w14:textId="77777777" w:rsidR="002733AE" w:rsidRDefault="002733AE" w:rsidP="002733AE">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 weight support on a treadmill (BWSTT). Locomotor training can enhance recovery of walking and individuals with severe SCI can still benefit from it on improving cardiovascular, respiratory, and bowel function; yet quantitative </w:t>
      </w:r>
    </w:p>
    <w:p w14:paraId="69FCA054" w14:textId="77777777" w:rsidR="002733AE" w:rsidRDefault="002733AE" w:rsidP="002733AE">
      <w:pPr>
        <w:pStyle w:val="JHEPBody"/>
        <w:spacing w:line="480" w:lineRule="auto"/>
        <w:rPr>
          <w:bCs/>
          <w:sz w:val="22"/>
        </w:rPr>
      </w:pPr>
    </w:p>
    <w:p w14:paraId="1B9F9CF2" w14:textId="77777777" w:rsidR="002733AE" w:rsidRPr="002F3E93" w:rsidRDefault="002733AE" w:rsidP="002733AE">
      <w:pPr>
        <w:pStyle w:val="JHEPBody"/>
        <w:spacing w:line="480" w:lineRule="auto"/>
        <w:ind w:left="360"/>
        <w:rPr>
          <w:bCs/>
          <w:sz w:val="22"/>
        </w:rPr>
      </w:pPr>
      <w:r w:rsidRPr="002F3E93">
        <w:rPr>
          <w:bCs/>
          <w:sz w:val="22"/>
        </w:rPr>
        <w:lastRenderedPageBreak/>
        <w:t xml:space="preserve">results of its benefits still need to be established </w:t>
      </w:r>
      <w:r w:rsidRPr="002F3E93">
        <w:rPr>
          <w:bCs/>
          <w:sz w:val="22"/>
        </w:rPr>
        <w:fldChar w:fldCharType="begin"/>
      </w:r>
      <w:r w:rsidRPr="002F3E93">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Pr="002F3E93">
        <w:rPr>
          <w:bCs/>
          <w:sz w:val="22"/>
        </w:rPr>
        <w:fldChar w:fldCharType="separate"/>
      </w:r>
      <w:r w:rsidRPr="002F3E93">
        <w:rPr>
          <w:bCs/>
          <w:noProof/>
          <w:sz w:val="22"/>
        </w:rPr>
        <w:t>(Dobkin et al.)</w:t>
      </w:r>
      <w:r w:rsidRPr="002F3E93">
        <w:rPr>
          <w:bCs/>
          <w:sz w:val="22"/>
        </w:rPr>
        <w:fldChar w:fldCharType="end"/>
      </w:r>
      <w:r w:rsidRPr="002F3E93">
        <w:rPr>
          <w:bCs/>
          <w:sz w:val="22"/>
        </w:rPr>
        <w:t xml:space="preserve">. </w:t>
      </w:r>
    </w:p>
    <w:p w14:paraId="5554AF01" w14:textId="77777777" w:rsidR="002733AE" w:rsidRPr="002F3E93" w:rsidRDefault="002733AE" w:rsidP="002733AE">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w:t>
      </w:r>
      <w:r>
        <w:rPr>
          <w:bCs/>
          <w:sz w:val="22"/>
        </w:rPr>
        <w:t>T</w:t>
      </w:r>
      <w:r w:rsidRPr="00594570">
        <w:rPr>
          <w:bCs/>
          <w:sz w:val="22"/>
        </w:rPr>
        <w:t xml:space="preserve">wo clinical </w:t>
      </w:r>
    </w:p>
    <w:p w14:paraId="2CCA90F5" w14:textId="4F9DCF57" w:rsidR="002733AE" w:rsidRDefault="00D770FA" w:rsidP="002733AE">
      <w:pPr>
        <w:pStyle w:val="JHEPBody"/>
        <w:spacing w:line="480" w:lineRule="auto"/>
        <w:ind w:left="360"/>
        <w:rPr>
          <w:bCs/>
          <w:sz w:val="22"/>
        </w:rPr>
      </w:pPr>
      <w:r>
        <w:rPr>
          <w:bCs/>
          <w:sz w:val="22"/>
        </w:rPr>
        <w:t>t</w:t>
      </w:r>
      <w:r w:rsidR="002733AE" w:rsidRPr="00594570">
        <w:rPr>
          <w:bCs/>
          <w:sz w:val="22"/>
        </w:rPr>
        <w:t>rials</w:t>
      </w:r>
      <w:r w:rsidR="002733AE">
        <w:rPr>
          <w:bCs/>
          <w:sz w:val="22"/>
        </w:rPr>
        <w:t xml:space="preserve"> where completed, covering</w:t>
      </w:r>
      <w:r w:rsidR="002733AE" w:rsidRPr="00594570">
        <w:rPr>
          <w:bCs/>
          <w:sz w:val="22"/>
        </w:rPr>
        <w:t xml:space="preserve"> motor and </w:t>
      </w:r>
      <w:r w:rsidR="002733AE" w:rsidRPr="00483BCD">
        <w:rPr>
          <w:bCs/>
          <w:sz w:val="22"/>
        </w:rPr>
        <w:t>sensory rehabilitation</w:t>
      </w:r>
      <w:r w:rsidR="002733AE">
        <w:rPr>
          <w:bCs/>
          <w:sz w:val="22"/>
        </w:rPr>
        <w:t>. The late</w:t>
      </w:r>
      <w:r w:rsidR="001F5A8C">
        <w:rPr>
          <w:bCs/>
          <w:sz w:val="22"/>
        </w:rPr>
        <w:t>r</w:t>
      </w:r>
      <w:r w:rsidR="002733AE">
        <w:rPr>
          <w:bCs/>
          <w:sz w:val="22"/>
        </w:rPr>
        <w:t xml:space="preserve"> one</w:t>
      </w:r>
      <w:r w:rsidR="001F5A8C">
        <w:rPr>
          <w:bCs/>
          <w:sz w:val="22"/>
        </w:rPr>
        <w:t xml:space="preserve"> </w:t>
      </w:r>
      <w:r w:rsidR="002733AE">
        <w:rPr>
          <w:bCs/>
          <w:sz w:val="22"/>
        </w:rPr>
        <w:t>was a non-controlled phase 1,</w:t>
      </w:r>
      <w:r w:rsidR="002733AE" w:rsidRPr="00483BCD">
        <w:rPr>
          <w:bCs/>
          <w:sz w:val="22"/>
        </w:rPr>
        <w:t xml:space="preserve"> </w:t>
      </w:r>
      <w:r w:rsidR="00696CC5">
        <w:rPr>
          <w:bCs/>
          <w:sz w:val="22"/>
        </w:rPr>
        <w:t xml:space="preserve">and </w:t>
      </w:r>
      <w:r w:rsidR="002733AE">
        <w:rPr>
          <w:bCs/>
          <w:sz w:val="22"/>
        </w:rPr>
        <w:t xml:space="preserve">had limited outcomes. </w:t>
      </w:r>
      <w:r w:rsidR="001F5A8C">
        <w:rPr>
          <w:bCs/>
          <w:sz w:val="22"/>
        </w:rPr>
        <w:t>C</w:t>
      </w:r>
      <w:r w:rsidR="002733AE">
        <w:rPr>
          <w:bCs/>
          <w:sz w:val="22"/>
        </w:rPr>
        <w:t>urrently (as of 2020)</w:t>
      </w:r>
      <w:r w:rsidR="001F5A8C">
        <w:rPr>
          <w:bCs/>
          <w:sz w:val="22"/>
        </w:rPr>
        <w:t xml:space="preserve"> </w:t>
      </w:r>
      <w:r w:rsidR="001F5A8C">
        <w:rPr>
          <w:bCs/>
          <w:sz w:val="22"/>
        </w:rPr>
        <w:fldChar w:fldCharType="begin"/>
      </w:r>
      <w:r w:rsidR="001F5A8C">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1F5A8C">
        <w:rPr>
          <w:bCs/>
          <w:sz w:val="22"/>
        </w:rPr>
        <w:fldChar w:fldCharType="separate"/>
      </w:r>
      <w:r w:rsidR="001F5A8C">
        <w:rPr>
          <w:bCs/>
          <w:noProof/>
          <w:sz w:val="22"/>
        </w:rPr>
        <w:t>(Qu et al.)</w:t>
      </w:r>
      <w:r w:rsidR="001F5A8C">
        <w:rPr>
          <w:bCs/>
          <w:sz w:val="22"/>
        </w:rPr>
        <w:fldChar w:fldCharType="end"/>
      </w:r>
      <w:r w:rsidR="002733AE">
        <w:rPr>
          <w:bCs/>
          <w:sz w:val="22"/>
        </w:rPr>
        <w:t>, there</w:t>
      </w:r>
      <w:r w:rsidR="000D47A9">
        <w:rPr>
          <w:bCs/>
          <w:sz w:val="22"/>
        </w:rPr>
        <w:t xml:space="preserve"> is</w:t>
      </w:r>
      <w:r w:rsidR="002733AE">
        <w:rPr>
          <w:bCs/>
          <w:sz w:val="22"/>
        </w:rPr>
        <w:t xml:space="preserve"> no</w:t>
      </w:r>
      <w:r w:rsidR="000D47A9">
        <w:rPr>
          <w:bCs/>
          <w:sz w:val="22"/>
        </w:rPr>
        <w:t xml:space="preserve"> FDA</w:t>
      </w:r>
      <w:r w:rsidR="002733AE">
        <w:rPr>
          <w:bCs/>
          <w:sz w:val="22"/>
        </w:rPr>
        <w:t xml:space="preserve"> approved </w:t>
      </w:r>
      <w:r w:rsidR="000D47A9">
        <w:rPr>
          <w:bCs/>
          <w:sz w:val="22"/>
        </w:rPr>
        <w:t>scaffold</w:t>
      </w:r>
      <w:r w:rsidR="002733AE">
        <w:rPr>
          <w:bCs/>
          <w:sz w:val="22"/>
        </w:rPr>
        <w:t xml:space="preserve"> for restoring mobility and sensation after SCI.</w:t>
      </w:r>
    </w:p>
    <w:p w14:paraId="588D21A5" w14:textId="7B8B3BAD" w:rsidR="002733AE" w:rsidRPr="00EF40CA" w:rsidRDefault="002733AE" w:rsidP="002733AE">
      <w:pPr>
        <w:pStyle w:val="JHEPBody"/>
        <w:numPr>
          <w:ilvl w:val="0"/>
          <w:numId w:val="29"/>
        </w:numPr>
        <w:spacing w:line="480" w:lineRule="auto"/>
        <w:rPr>
          <w:bCs/>
          <w:sz w:val="22"/>
        </w:rPr>
      </w:pPr>
      <w:r w:rsidRPr="00B721B3">
        <w:rPr>
          <w:bCs/>
          <w:sz w:val="22"/>
        </w:rPr>
        <w:t xml:space="preserve">A variety of stem cells of different types have been investigated for SCI (Schwann cells, mesenchymal stromal cells, neural progenitor cells, OPCs). </w:t>
      </w:r>
      <w:r>
        <w:rPr>
          <w:bCs/>
          <w:sz w:val="22"/>
        </w:rPr>
        <w:t xml:space="preserve">While the use of stem cells may be promising, most preclinical studies have shown only modest improvements in functional recovery. </w:t>
      </w:r>
      <w:r w:rsidRPr="00B721B3">
        <w:rPr>
          <w:bCs/>
          <w:sz w:val="22"/>
        </w:rPr>
        <w:t>To date despite its promises, there is not one stem cell therapy approved by the FDA</w:t>
      </w:r>
      <w:r>
        <w:rPr>
          <w:bCs/>
          <w:sz w:val="22"/>
        </w:rPr>
        <w:t xml:space="preserve"> for SCI</w:t>
      </w:r>
      <w:r w:rsidRPr="00B721B3">
        <w:rPr>
          <w:bCs/>
          <w:sz w:val="22"/>
        </w:rPr>
        <w:t xml:space="preserve"> </w:t>
      </w:r>
      <w:r w:rsidRPr="00B721B3">
        <w:rPr>
          <w:bCs/>
          <w:sz w:val="22"/>
        </w:rPr>
        <w:fldChar w:fldCharType="begin"/>
      </w:r>
      <w:r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Pr="00B721B3">
        <w:rPr>
          <w:bCs/>
          <w:sz w:val="22"/>
        </w:rPr>
        <w:fldChar w:fldCharType="separate"/>
      </w:r>
      <w:r w:rsidRPr="00B721B3">
        <w:rPr>
          <w:bCs/>
          <w:noProof/>
          <w:sz w:val="22"/>
        </w:rPr>
        <w:t>(Badner et al.)</w:t>
      </w:r>
      <w:r w:rsidRPr="00B721B3">
        <w:rPr>
          <w:bCs/>
          <w:sz w:val="22"/>
        </w:rPr>
        <w:fldChar w:fldCharType="end"/>
      </w:r>
      <w:r w:rsidRPr="00B721B3">
        <w:rPr>
          <w:bCs/>
          <w:sz w:val="22"/>
        </w:rPr>
        <w:t xml:space="preserve">. </w:t>
      </w:r>
      <w:r>
        <w:rPr>
          <w:bCs/>
          <w:sz w:val="22"/>
        </w:rPr>
        <w:t>After a single-arm clinical trial with unpublished results</w:t>
      </w:r>
      <w:r w:rsidRPr="009A341D">
        <w:rPr>
          <w:bCs/>
          <w:sz w:val="22"/>
        </w:rPr>
        <w:t xml:space="preserve">, </w:t>
      </w:r>
      <w:proofErr w:type="spellStart"/>
      <w:r w:rsidRPr="009A341D">
        <w:rPr>
          <w:sz w:val="22"/>
          <w:lang w:bidi="en-US"/>
        </w:rPr>
        <w:t>Pharmicell</w:t>
      </w:r>
      <w:proofErr w:type="spellEnd"/>
      <w:r w:rsidRPr="009A341D">
        <w:rPr>
          <w:sz w:val="22"/>
          <w:lang w:bidi="en-US"/>
        </w:rPr>
        <w:t xml:space="preserve"> Co</w:t>
      </w:r>
      <w:r w:rsidRPr="009A341D">
        <w:rPr>
          <w:b/>
          <w:bCs/>
          <w:sz w:val="22"/>
          <w:lang w:bidi="en-US"/>
        </w:rPr>
        <w:t xml:space="preserve"> </w:t>
      </w:r>
      <w:r w:rsidRPr="009A341D">
        <w:rPr>
          <w:sz w:val="22"/>
          <w:lang w:bidi="en-US"/>
        </w:rPr>
        <w:t>does not exist anymore.</w:t>
      </w:r>
    </w:p>
    <w:p w14:paraId="3B7D3E13" w14:textId="643C1685" w:rsidR="00EF40CA" w:rsidRPr="009A341D" w:rsidRDefault="00102A2E" w:rsidP="00EF40CA">
      <w:pPr>
        <w:pStyle w:val="JHEPBody"/>
        <w:spacing w:line="480" w:lineRule="auto"/>
        <w:rPr>
          <w:bCs/>
          <w:sz w:val="22"/>
        </w:rPr>
      </w:pPr>
      <w:r>
        <w:rPr>
          <w:sz w:val="22"/>
          <w:lang w:bidi="en-US"/>
        </w:rPr>
        <w:t>So far</w:t>
      </w:r>
      <w:r w:rsidR="00495CA4">
        <w:rPr>
          <w:sz w:val="22"/>
          <w:lang w:bidi="en-US"/>
        </w:rPr>
        <w:t>, t</w:t>
      </w:r>
      <w:r w:rsidR="00EF40CA">
        <w:rPr>
          <w:sz w:val="22"/>
          <w:lang w:bidi="en-US"/>
        </w:rPr>
        <w:t>here is not an FDA approved therapy to intervene directly in the spinal cord following SCI and repair it.</w:t>
      </w:r>
    </w:p>
    <w:p w14:paraId="666578B1" w14:textId="69DA1FA4" w:rsidR="007146E7" w:rsidRDefault="007146E7" w:rsidP="002733AE">
      <w:pPr>
        <w:pStyle w:val="JHEPBody"/>
        <w:spacing w:line="480" w:lineRule="auto"/>
        <w:rPr>
          <w:bCs/>
          <w:sz w:val="22"/>
        </w:rPr>
        <w:sectPr w:rsidR="007146E7" w:rsidSect="007146E7">
          <w:pgSz w:w="12240" w:h="15840"/>
          <w:pgMar w:top="1728" w:right="1080" w:bottom="720" w:left="1080" w:header="720" w:footer="720" w:gutter="0"/>
          <w:cols w:space="720"/>
          <w:docGrid w:linePitch="360"/>
        </w:sectPr>
      </w:pPr>
    </w:p>
    <w:p w14:paraId="1ED33F37" w14:textId="4D1F9DFF" w:rsidR="00274369" w:rsidRDefault="00274369" w:rsidP="00274369">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027200" w:rsidRPr="00773149" w14:paraId="01BD14D1" w14:textId="77777777" w:rsidTr="007146E7">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40"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102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26"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7146E7">
        <w:trPr>
          <w:trHeight w:val="1098"/>
        </w:trPr>
        <w:tc>
          <w:tcPr>
            <w:tcW w:w="2212" w:type="pct"/>
          </w:tcPr>
          <w:p w14:paraId="60DD8AF3" w14:textId="3E01740C" w:rsidR="00027200" w:rsidRPr="006C4359" w:rsidRDefault="007D53EB" w:rsidP="00CB51C6">
            <w:pPr>
              <w:pStyle w:val="JHEPBody"/>
              <w:rPr>
                <w:b/>
                <w:bCs/>
                <w:sz w:val="22"/>
                <w:lang w:bidi="en-US"/>
              </w:rPr>
            </w:pPr>
            <w:r>
              <w:rPr>
                <w:b/>
                <w:sz w:val="22"/>
                <w:lang w:bidi="en-US"/>
              </w:rPr>
              <w:t>Basso Beattie and Bresnahan (BBB) score</w:t>
            </w:r>
          </w:p>
          <w:p w14:paraId="2E286DE9" w14:textId="1BDE2475" w:rsidR="00027200" w:rsidRPr="006C4359" w:rsidRDefault="007D53EB" w:rsidP="00CB51C6">
            <w:pPr>
              <w:pStyle w:val="JHEPBody"/>
              <w:rPr>
                <w:bCs/>
                <w:sz w:val="22"/>
                <w:lang w:bidi="en-US"/>
              </w:rPr>
            </w:pPr>
            <w:r>
              <w:rPr>
                <w:bCs/>
                <w:sz w:val="22"/>
                <w:lang w:bidi="en-US"/>
              </w:rPr>
              <w:t>Th</w:t>
            </w:r>
            <w:r w:rsidR="00194246">
              <w:rPr>
                <w:bCs/>
                <w:sz w:val="22"/>
                <w:lang w:bidi="en-US"/>
              </w:rPr>
              <w:t>is</w:t>
            </w:r>
            <w:r>
              <w:rPr>
                <w:bCs/>
                <w:sz w:val="22"/>
                <w:lang w:bidi="en-US"/>
              </w:rPr>
              <w:t xml:space="preserve"> score </w:t>
            </w:r>
            <w:r w:rsidR="00724604">
              <w:rPr>
                <w:bCs/>
                <w:sz w:val="22"/>
                <w:lang w:bidi="en-US"/>
              </w:rPr>
              <w:t>(</w:t>
            </w:r>
            <w:r w:rsidR="00194246">
              <w:rPr>
                <w:bCs/>
                <w:sz w:val="22"/>
                <w:lang w:bidi="en-US"/>
              </w:rPr>
              <w:t>and others</w:t>
            </w:r>
            <w:r w:rsidR="00724604">
              <w:rPr>
                <w:bCs/>
                <w:sz w:val="22"/>
                <w:lang w:bidi="en-US"/>
              </w:rPr>
              <w:t>)</w:t>
            </w:r>
            <w:r w:rsidR="00194246">
              <w:rPr>
                <w:bCs/>
                <w:sz w:val="22"/>
                <w:lang w:bidi="en-US"/>
              </w:rPr>
              <w:t xml:space="preserve"> </w:t>
            </w:r>
            <w:r>
              <w:rPr>
                <w:bCs/>
                <w:sz w:val="22"/>
                <w:lang w:bidi="en-US"/>
              </w:rPr>
              <w:t xml:space="preserve">is used to assess motor functions </w:t>
            </w:r>
            <w:r w:rsidR="00825663">
              <w:rPr>
                <w:bCs/>
                <w:sz w:val="22"/>
                <w:lang w:bidi="en-US"/>
              </w:rPr>
              <w:t xml:space="preserve">and recovery </w:t>
            </w:r>
            <w:r>
              <w:rPr>
                <w:bCs/>
                <w:sz w:val="22"/>
                <w:lang w:bidi="en-US"/>
              </w:rPr>
              <w:t>in rats</w:t>
            </w:r>
          </w:p>
        </w:tc>
        <w:tc>
          <w:tcPr>
            <w:tcW w:w="940" w:type="pct"/>
          </w:tcPr>
          <w:p w14:paraId="600D511E" w14:textId="1FD2AA4B" w:rsidR="00027200" w:rsidRPr="006C4359" w:rsidRDefault="007D53EB" w:rsidP="007D53EB">
            <w:pPr>
              <w:pStyle w:val="JHEPBody"/>
              <w:ind w:left="106"/>
              <w:jc w:val="center"/>
              <w:rPr>
                <w:bCs/>
                <w:sz w:val="22"/>
                <w:lang w:bidi="en-US"/>
              </w:rPr>
            </w:pPr>
            <w:r>
              <w:rPr>
                <w:bCs/>
                <w:sz w:val="22"/>
                <w:lang w:bidi="en-US"/>
              </w:rPr>
              <w:t>number</w:t>
            </w:r>
          </w:p>
        </w:tc>
        <w:tc>
          <w:tcPr>
            <w:tcW w:w="1022" w:type="pct"/>
          </w:tcPr>
          <w:p w14:paraId="79EDE50E" w14:textId="428EB752" w:rsidR="00027200" w:rsidRPr="006C4359" w:rsidRDefault="00EA3E7B" w:rsidP="00521A6B">
            <w:pPr>
              <w:pStyle w:val="JHEPBody"/>
              <w:jc w:val="center"/>
              <w:rPr>
                <w:bCs/>
                <w:sz w:val="22"/>
                <w:lang w:bidi="en-US"/>
              </w:rPr>
            </w:pPr>
            <w:r w:rsidRPr="006C4359">
              <w:rPr>
                <w:bCs/>
                <w:sz w:val="22"/>
                <w:lang w:bidi="en-US"/>
              </w:rPr>
              <w:t xml:space="preserve">[0, </w:t>
            </w:r>
            <w:r w:rsidR="007D53EB">
              <w:rPr>
                <w:bCs/>
                <w:sz w:val="22"/>
                <w:lang w:bidi="en-US"/>
              </w:rPr>
              <w:t>21</w:t>
            </w:r>
            <w:r w:rsidRPr="006C4359">
              <w:rPr>
                <w:bCs/>
                <w:sz w:val="22"/>
                <w:lang w:bidi="en-US"/>
              </w:rPr>
              <w:t>]</w:t>
            </w:r>
          </w:p>
        </w:tc>
        <w:tc>
          <w:tcPr>
            <w:tcW w:w="826" w:type="pct"/>
          </w:tcPr>
          <w:p w14:paraId="647D3D90" w14:textId="387BF6DC" w:rsidR="00E24020" w:rsidRPr="006C4359" w:rsidRDefault="002744B0" w:rsidP="005F3322">
            <w:pPr>
              <w:pStyle w:val="JHEPBody"/>
              <w:rPr>
                <w:bCs/>
                <w:sz w:val="22"/>
                <w:lang w:bidi="en-US"/>
              </w:rPr>
            </w:pPr>
            <w:r>
              <w:rPr>
                <w:bCs/>
                <w:sz w:val="22"/>
                <w:lang w:bidi="en-US"/>
              </w:rPr>
              <w:fldChar w:fldCharType="begin"/>
            </w:r>
            <w:r>
              <w:rPr>
                <w:bCs/>
                <w:sz w:val="22"/>
                <w:lang w:bidi="en-US"/>
              </w:rPr>
              <w:instrText xml:space="preserve"> ADDIN ZOTERO_ITEM CSL_CITATION {"citationID":"zSaOyDss","properties":{"formattedCitation":"(Wong et al.)","plainCitation":"(Wong et al.)","noteIndex":0},"citationItems":[{"id":4836,"uris":["http://zotero.org/users/7286058/items/4HNI7VPQ"],"itemData":{"id":4836,"type":"article-journal","abstract":"We describe here an alternative procedure for assessing hindlimb locomotor function after spinal cord injury that uses the BBB scale, but tests animals in a reward-baited straight alley rather than an open field. Rats were trained to ambulate in a straight alley and habituated to the open field typically used for BBB open field testing. Three groups of rats were tested. Sprague-Dawley rats received either 200kD (n=19) or 300kD contusions (n=9) at T9 with the Infinite Horizon device. Fisher rats (n=8) received moderate contusions (12.5mm) at T8 with the NYU impactor. BBB scores were assessed at different post-injury intervals in the open field and the straight alley, and scores were compared by correlation analyses. BBB scores in the open field vs. the straight alley were highly correlated (r=0.90), validating the use of the straight alley for locomotor assessment. Rats exhibited a larger number of bouts of continuous steps in the straight alley vs. the open field (termed passes), providing more opportunities to score hindlimb use and coordination over the 4 minute testing interval. Comparisons of scores across days revealed higher day-to-day correlations in the straight alley vs. the open field (r2 values of 0.90 and 0.74 for the straight alley and open field respectively), revealing that the straight alley yielded more reliable scores.","container-title":"Experimental Neurology","DOI":"10.1016/j.expneurol.2009.03.037","ISSN":"00144886","issue":"2","journalAbbreviation":"Experimental Neurology","language":"en","page":"417-420","source":"DOI.org (Crossref)","title":"A straight alley version of the BBB locomotor scale","URL":"https://linkinghub.elsevier.com/retrieve/pii/S0014488609001289","volume":"217","author":[{"family":"Wong","given":"Jamie K."},{"family":"Sharp","given":"Kelli"},{"family":"Steward","given":"Oswald"}],"accessed":{"date-parts":[["2022",10,29]]},"issued":{"date-parts":[["2009",6]]}}}],"schema":"https://github.com/citation-style-language/schema/raw/master/csl-citation.json"} </w:instrText>
            </w:r>
            <w:r>
              <w:rPr>
                <w:bCs/>
                <w:sz w:val="22"/>
                <w:lang w:bidi="en-US"/>
              </w:rPr>
              <w:fldChar w:fldCharType="separate"/>
            </w:r>
            <w:r>
              <w:rPr>
                <w:bCs/>
                <w:noProof/>
                <w:sz w:val="22"/>
                <w:lang w:bidi="en-US"/>
              </w:rPr>
              <w:t>(Wong et al.)</w:t>
            </w:r>
            <w:r>
              <w:rPr>
                <w:bCs/>
                <w:sz w:val="22"/>
                <w:lang w:bidi="en-US"/>
              </w:rPr>
              <w:fldChar w:fldCharType="end"/>
            </w:r>
          </w:p>
        </w:tc>
      </w:tr>
      <w:tr w:rsidR="007D53EB" w:rsidRPr="00773149" w14:paraId="2120D892" w14:textId="77777777" w:rsidTr="007146E7">
        <w:trPr>
          <w:trHeight w:val="1098"/>
        </w:trPr>
        <w:tc>
          <w:tcPr>
            <w:tcW w:w="2212" w:type="pct"/>
          </w:tcPr>
          <w:p w14:paraId="7BF4018B" w14:textId="77777777" w:rsidR="007D53EB" w:rsidRPr="006C4359" w:rsidRDefault="007D53EB" w:rsidP="007D53EB">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6624CBBE" w14:textId="7C0563E3" w:rsidR="007D53EB" w:rsidRPr="006C4359" w:rsidRDefault="00950098" w:rsidP="007D53EB">
            <w:pPr>
              <w:pStyle w:val="JHEPBody"/>
              <w:rPr>
                <w:b/>
                <w:sz w:val="22"/>
                <w:lang w:bidi="en-US"/>
              </w:rPr>
            </w:pPr>
            <w:r>
              <w:rPr>
                <w:bCs/>
                <w:sz w:val="22"/>
                <w:lang w:bidi="en-US"/>
              </w:rPr>
              <w:t>Clinical feasibility of scaffold implantation</w:t>
            </w:r>
          </w:p>
        </w:tc>
        <w:tc>
          <w:tcPr>
            <w:tcW w:w="940" w:type="pct"/>
          </w:tcPr>
          <w:p w14:paraId="2CA91C0E" w14:textId="33AB6139" w:rsidR="007D53EB" w:rsidRPr="006C4359" w:rsidRDefault="007D53EB" w:rsidP="007D53EB">
            <w:pPr>
              <w:pStyle w:val="JHEPBody"/>
              <w:ind w:left="106"/>
              <w:jc w:val="center"/>
              <w:rPr>
                <w:bCs/>
                <w:sz w:val="22"/>
                <w:lang w:bidi="en-US"/>
              </w:rPr>
            </w:pPr>
            <w:r w:rsidRPr="006C4359">
              <w:rPr>
                <w:bCs/>
                <w:sz w:val="22"/>
                <w:lang w:bidi="en-US"/>
              </w:rPr>
              <w:t>mmHg</w:t>
            </w:r>
          </w:p>
        </w:tc>
        <w:tc>
          <w:tcPr>
            <w:tcW w:w="1022" w:type="pct"/>
          </w:tcPr>
          <w:p w14:paraId="6EA60B5E" w14:textId="50BD8B4B" w:rsidR="007D53EB" w:rsidRPr="006C4359" w:rsidRDefault="007D53EB" w:rsidP="007D53EB">
            <w:pPr>
              <w:pStyle w:val="JHEPBody"/>
              <w:jc w:val="center"/>
              <w:rPr>
                <w:bCs/>
                <w:sz w:val="22"/>
                <w:lang w:bidi="en-US"/>
              </w:rPr>
            </w:pPr>
            <w:r w:rsidRPr="006C4359">
              <w:rPr>
                <w:bCs/>
                <w:sz w:val="22"/>
                <w:lang w:bidi="en-US"/>
              </w:rPr>
              <w:t>[70, 100]</w:t>
            </w:r>
          </w:p>
        </w:tc>
        <w:tc>
          <w:tcPr>
            <w:tcW w:w="826" w:type="pct"/>
          </w:tcPr>
          <w:p w14:paraId="12958FF2" w14:textId="77777777" w:rsidR="007D53EB" w:rsidRPr="006C4359" w:rsidRDefault="007D53EB" w:rsidP="007D53EB">
            <w:pPr>
              <w:pStyle w:val="JHEPBody"/>
              <w:rPr>
                <w:bCs/>
                <w:sz w:val="22"/>
                <w:lang w:bidi="en-US"/>
              </w:rPr>
            </w:pPr>
            <w:r w:rsidRPr="006C4359">
              <w:rPr>
                <w:bCs/>
                <w:sz w:val="22"/>
                <w:lang w:bidi="en-US"/>
              </w:rPr>
              <w:t>[MABP]</w:t>
            </w:r>
          </w:p>
          <w:p w14:paraId="730EFD85" w14:textId="0EBFE646" w:rsidR="007D53EB" w:rsidRPr="006C4359" w:rsidRDefault="007D53EB" w:rsidP="007D53E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2B38F9" w:rsidRPr="00773149" w14:paraId="2027BE58" w14:textId="77777777" w:rsidTr="007146E7">
        <w:trPr>
          <w:trHeight w:val="1098"/>
        </w:trPr>
        <w:tc>
          <w:tcPr>
            <w:tcW w:w="2212" w:type="pct"/>
          </w:tcPr>
          <w:p w14:paraId="440E3330" w14:textId="77777777" w:rsidR="002B38F9" w:rsidRPr="006C4359" w:rsidRDefault="002B38F9" w:rsidP="002B38F9">
            <w:pPr>
              <w:pStyle w:val="JHEPBody"/>
              <w:rPr>
                <w:b/>
                <w:sz w:val="22"/>
                <w:lang w:bidi="en-US"/>
              </w:rPr>
            </w:pPr>
            <w:r w:rsidRPr="006C4359">
              <w:rPr>
                <w:b/>
                <w:sz w:val="22"/>
                <w:lang w:bidi="en-US"/>
              </w:rPr>
              <w:t>Biodegradability</w:t>
            </w:r>
          </w:p>
          <w:p w14:paraId="0ADBA475" w14:textId="6FCE95DF" w:rsidR="002B38F9" w:rsidRPr="006C4359" w:rsidRDefault="002B38F9" w:rsidP="002B38F9">
            <w:pPr>
              <w:pStyle w:val="JHEPBody"/>
              <w:rPr>
                <w:b/>
                <w:sz w:val="22"/>
                <w:lang w:bidi="en-US"/>
              </w:rPr>
            </w:pPr>
            <w:r w:rsidRPr="006C4359">
              <w:rPr>
                <w:bCs/>
                <w:sz w:val="22"/>
                <w:lang w:bidi="en-US"/>
              </w:rPr>
              <w:t xml:space="preserve">Scaffold should undergo degradation in a timely manner to avoid causing infection. </w:t>
            </w:r>
          </w:p>
        </w:tc>
        <w:tc>
          <w:tcPr>
            <w:tcW w:w="940" w:type="pct"/>
          </w:tcPr>
          <w:p w14:paraId="2740D9DF" w14:textId="63587941" w:rsidR="002B38F9" w:rsidRPr="006C4359" w:rsidRDefault="002B38F9" w:rsidP="002B38F9">
            <w:pPr>
              <w:pStyle w:val="JHEPBody"/>
              <w:ind w:left="106"/>
              <w:jc w:val="center"/>
              <w:rPr>
                <w:bCs/>
                <w:sz w:val="22"/>
                <w:lang w:bidi="en-US"/>
              </w:rPr>
            </w:pPr>
            <w:r>
              <w:rPr>
                <w:bCs/>
                <w:sz w:val="22"/>
                <w:lang w:bidi="en-US"/>
              </w:rPr>
              <w:t>Molecular weight (</w:t>
            </w:r>
            <w:r w:rsidRPr="006C4359">
              <w:rPr>
                <w:bCs/>
                <w:sz w:val="22"/>
                <w:lang w:bidi="en-US"/>
              </w:rPr>
              <w:t>MW</w:t>
            </w:r>
            <w:r>
              <w:rPr>
                <w:bCs/>
                <w:sz w:val="22"/>
                <w:lang w:bidi="en-US"/>
              </w:rPr>
              <w:t>)</w:t>
            </w:r>
          </w:p>
        </w:tc>
        <w:tc>
          <w:tcPr>
            <w:tcW w:w="1022" w:type="pct"/>
          </w:tcPr>
          <w:p w14:paraId="7DF310C8" w14:textId="5430AC85" w:rsidR="002B38F9" w:rsidRPr="006C4359" w:rsidRDefault="002B38F9" w:rsidP="002B38F9">
            <w:pPr>
              <w:pStyle w:val="JHEPBody"/>
              <w:jc w:val="center"/>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70D7C183" w14:textId="6A575875" w:rsidR="002B38F9" w:rsidRPr="006C4359" w:rsidRDefault="002B38F9" w:rsidP="002B38F9">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F67A0C" w:rsidRPr="00773149" w14:paraId="172E7E0E" w14:textId="77777777" w:rsidTr="007146E7">
        <w:trPr>
          <w:trHeight w:val="1098"/>
        </w:trPr>
        <w:tc>
          <w:tcPr>
            <w:tcW w:w="2212" w:type="pct"/>
          </w:tcPr>
          <w:p w14:paraId="23857C07" w14:textId="77777777" w:rsidR="00F67A0C" w:rsidRDefault="00F67A0C" w:rsidP="007D53EB">
            <w:pPr>
              <w:pStyle w:val="JHEPBody"/>
              <w:rPr>
                <w:b/>
                <w:sz w:val="22"/>
                <w:lang w:bidi="en-US"/>
              </w:rPr>
            </w:pPr>
            <w:r>
              <w:rPr>
                <w:b/>
                <w:sz w:val="22"/>
                <w:lang w:bidi="en-US"/>
              </w:rPr>
              <w:t xml:space="preserve">Tissue sparing </w:t>
            </w:r>
            <w:r w:rsidR="005261AA">
              <w:rPr>
                <w:b/>
                <w:sz w:val="22"/>
                <w:lang w:bidi="en-US"/>
              </w:rPr>
              <w:t>and new tissue formation</w:t>
            </w:r>
          </w:p>
          <w:p w14:paraId="3C513CC6" w14:textId="01E034F5" w:rsidR="00C74281" w:rsidRPr="00B33494" w:rsidRDefault="00B33494" w:rsidP="007D53EB">
            <w:pPr>
              <w:pStyle w:val="JHEPBody"/>
              <w:rPr>
                <w:bCs/>
                <w:sz w:val="22"/>
                <w:lang w:bidi="en-US"/>
              </w:rPr>
            </w:pPr>
            <w:r w:rsidRPr="00B33494">
              <w:rPr>
                <w:bCs/>
                <w:sz w:val="22"/>
                <w:lang w:bidi="en-US"/>
              </w:rPr>
              <w:t>Regrowth or new neurite formation is critical in SCI repair</w:t>
            </w:r>
          </w:p>
        </w:tc>
        <w:tc>
          <w:tcPr>
            <w:tcW w:w="940" w:type="pct"/>
          </w:tcPr>
          <w:p w14:paraId="13954C74" w14:textId="2CB1F6D4" w:rsidR="00F67A0C" w:rsidRPr="006C4359" w:rsidRDefault="00DA0A49" w:rsidP="007D53EB">
            <w:pPr>
              <w:pStyle w:val="JHEPBody"/>
              <w:ind w:left="106"/>
              <w:jc w:val="center"/>
              <w:rPr>
                <w:bCs/>
                <w:sz w:val="22"/>
                <w:lang w:bidi="en-US"/>
              </w:rPr>
            </w:pPr>
            <w:r>
              <w:rPr>
                <w:bCs/>
                <w:sz w:val="22"/>
                <w:lang w:bidi="en-US"/>
              </w:rPr>
              <w:t>mm</w:t>
            </w:r>
            <w:r w:rsidRPr="00DA0A49">
              <w:rPr>
                <w:bCs/>
                <w:sz w:val="22"/>
                <w:vertAlign w:val="superscript"/>
                <w:lang w:bidi="en-US"/>
              </w:rPr>
              <w:t>2</w:t>
            </w:r>
            <w:r>
              <w:rPr>
                <w:bCs/>
                <w:sz w:val="22"/>
                <w:vertAlign w:val="superscript"/>
                <w:lang w:bidi="en-US"/>
              </w:rPr>
              <w:t xml:space="preserve"> </w:t>
            </w:r>
            <w:r>
              <w:rPr>
                <w:bCs/>
                <w:sz w:val="22"/>
                <w:lang w:bidi="en-US"/>
              </w:rPr>
              <w:t xml:space="preserve">or </w:t>
            </w:r>
            <w:r w:rsidR="00055522">
              <w:rPr>
                <w:bCs/>
                <w:sz w:val="22"/>
                <w:lang w:bidi="en-US"/>
              </w:rPr>
              <w:t>m</w:t>
            </w:r>
            <w:r w:rsidR="005261AA">
              <w:rPr>
                <w:bCs/>
                <w:sz w:val="22"/>
                <w:lang w:bidi="en-US"/>
              </w:rPr>
              <w:t>m</w:t>
            </w:r>
            <w:r w:rsidR="005261AA" w:rsidRPr="00055522">
              <w:rPr>
                <w:bCs/>
                <w:sz w:val="22"/>
                <w:vertAlign w:val="superscript"/>
                <w:lang w:bidi="en-US"/>
              </w:rPr>
              <w:t>3</w:t>
            </w:r>
          </w:p>
        </w:tc>
        <w:tc>
          <w:tcPr>
            <w:tcW w:w="1022" w:type="pct"/>
          </w:tcPr>
          <w:p w14:paraId="61A2AD6B" w14:textId="39E09755" w:rsidR="00F67A0C" w:rsidRPr="006C4359" w:rsidRDefault="00B33494" w:rsidP="00B33494">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38E3D350" w14:textId="7A093626" w:rsidR="00F67A0C" w:rsidRPr="006C4359" w:rsidRDefault="00DA67E1" w:rsidP="007D53EB">
            <w:pPr>
              <w:pStyle w:val="JHEPBody"/>
              <w:rPr>
                <w:bCs/>
                <w:sz w:val="22"/>
                <w:lang w:bidi="en-US"/>
              </w:rPr>
            </w:pPr>
            <w:r>
              <w:rPr>
                <w:bCs/>
                <w:sz w:val="22"/>
                <w:lang w:bidi="en-US"/>
              </w:rPr>
              <w:fldChar w:fldCharType="begin"/>
            </w:r>
            <w:r>
              <w:rPr>
                <w:bCs/>
                <w:sz w:val="22"/>
                <w:lang w:bidi="en-US"/>
              </w:rPr>
              <w:instrText xml:space="preserve"> ADDIN ZOTERO_ITEM CSL_CITATION {"citationID":"BG1u1UFD","properties":{"formattedCitation":"(Thomas and Moon)","plainCitation":"(Thomas and Moon)","noteIndex":0},"citationItems":[{"id":4391,"uris":["http://zotero.org/users/7286058/items/FCBFAMWI"],"itemData":{"id":4391,"type":"article-journal","abstract":"Introduction\nA large number of different cells including embryonic and adult stem cells have been transplanted into animal models of spinal cord injury, and in many cases these procedures have resulted in modest sensorimotor benefits. In October 2010 the world’s first clinical trial using human embryonic stem cells began, using stem cells converted into oligodendrocyte precursor cells.\n\nSources of data\nIn this review we examine some of the publically-available pre-clinical evidence that some of these cell types improve outcome in animal models of spinal cord injury. Much evidence is not available for public scrutiny, however, being private commercial property of various stem cell companies.\n\nAreas of agreement\nTransplantation of many different types of stem and progenitor cell enhances spontaneous recovery of function when transplanted acutely after spinal cord injury in animal models.\n\nAreas of disagreement\nThe common mechanism(s) whereby the generic procedure of cellular transplantation enhances recovery of function are not well understood, although a range of possibilities are usually cited (including preservation of tissue, remyelination, axon sprouting, glial cell replacement). Only in exceptional cases has it been shown that functional recovery depends causally on the survival and differentiation of the transplanted cells. There is no agreement about the optimal cell type for transplantation: candidate stem cells have not yet been compared with each other or with other cell types (e.g., autologous Schwann cells) in a single study.\n\nAreas timely for developing research\nTransplantation of cells into animals with a long lifespan is important to determine whether or not tumours will eventually form. It will also be important to determine whether long-term survival of cells is required for functional recovery, and if so, how many are optimal.","container-title":"British medical bulletin","DOI":"10.1093/bmb/ldr013","ISSN":"0007-1420","journalAbbreviation":"Br Med Bull","note":"PMID: 21586446\nPMCID: PMC5583428","page":"127-142","source":"PubMed Central","title":"Will stem cell therapies be safe and effective for treating spinal cord injuries?","URL":"https://www.ncbi.nlm.nih.gov/pmc/articles/PMC5583428/","volume":"98","author":[{"family":"Thomas","given":"Katharine E."},{"family":"Moon","given":"Lawrence D. F."}],"accessed":{"date-parts":[["2022",10,17]]},"issued":{"date-parts":[["2011"]]}}}],"schema":"https://github.com/citation-style-language/schema/raw/master/csl-citation.json"} </w:instrText>
            </w:r>
            <w:r>
              <w:rPr>
                <w:bCs/>
                <w:sz w:val="22"/>
                <w:lang w:bidi="en-US"/>
              </w:rPr>
              <w:fldChar w:fldCharType="separate"/>
            </w:r>
            <w:r>
              <w:rPr>
                <w:bCs/>
                <w:noProof/>
                <w:sz w:val="22"/>
                <w:lang w:bidi="en-US"/>
              </w:rPr>
              <w:t>(Thomas and Moon)</w:t>
            </w:r>
            <w:r>
              <w:rPr>
                <w:bCs/>
                <w:sz w:val="22"/>
                <w:lang w:bidi="en-US"/>
              </w:rPr>
              <w:fldChar w:fldCharType="end"/>
            </w:r>
          </w:p>
        </w:tc>
      </w:tr>
      <w:tr w:rsidR="00606C1B" w:rsidRPr="00773149" w14:paraId="674EBE63" w14:textId="77777777" w:rsidTr="007146E7">
        <w:trPr>
          <w:trHeight w:val="1098"/>
        </w:trPr>
        <w:tc>
          <w:tcPr>
            <w:tcW w:w="2212" w:type="pct"/>
          </w:tcPr>
          <w:p w14:paraId="1FC1FB97" w14:textId="69C7619A" w:rsidR="00606C1B" w:rsidRPr="006C4359" w:rsidRDefault="00284F4A" w:rsidP="00606C1B">
            <w:pPr>
              <w:pStyle w:val="JHEPBody"/>
              <w:rPr>
                <w:b/>
                <w:bCs/>
                <w:sz w:val="22"/>
                <w:lang w:bidi="en-US"/>
              </w:rPr>
            </w:pPr>
            <w:r w:rsidRPr="006C4359">
              <w:rPr>
                <w:b/>
                <w:bCs/>
                <w:sz w:val="22"/>
                <w:lang w:bidi="en-US"/>
              </w:rPr>
              <w:t>Biological</w:t>
            </w:r>
            <w:r w:rsidR="007B3980" w:rsidRPr="006C4359">
              <w:rPr>
                <w:b/>
                <w:bCs/>
                <w:sz w:val="22"/>
                <w:lang w:bidi="en-US"/>
              </w:rPr>
              <w:t xml:space="preserve"> factors (</w:t>
            </w:r>
            <w:proofErr w:type="spellStart"/>
            <w:r w:rsidR="00523977" w:rsidRPr="006C4359">
              <w:rPr>
                <w:b/>
                <w:bCs/>
                <w:sz w:val="22"/>
                <w:lang w:bidi="en-US"/>
              </w:rPr>
              <w:t>c</w:t>
            </w:r>
            <w:r w:rsidR="007B3980" w:rsidRPr="006C4359">
              <w:rPr>
                <w:b/>
                <w:bCs/>
                <w:sz w:val="22"/>
                <w:lang w:bidi="en-US"/>
              </w:rPr>
              <w:t>lusterin</w:t>
            </w:r>
            <w:proofErr w:type="spellEnd"/>
            <w:r w:rsidR="007B3980" w:rsidRPr="006C4359">
              <w:rPr>
                <w:b/>
                <w:bCs/>
                <w:sz w:val="22"/>
                <w:lang w:bidi="en-US"/>
              </w:rPr>
              <w:t xml:space="preserve">, </w:t>
            </w:r>
            <w:proofErr w:type="spellStart"/>
            <w:r w:rsidR="00B957C9" w:rsidRPr="006C4359">
              <w:rPr>
                <w:b/>
                <w:bCs/>
                <w:sz w:val="22"/>
                <w:lang w:bidi="en-US"/>
              </w:rPr>
              <w:t>apo</w:t>
            </w:r>
            <w:r w:rsidR="007B3980" w:rsidRPr="006C4359">
              <w:rPr>
                <w:b/>
                <w:bCs/>
                <w:sz w:val="22"/>
                <w:lang w:bidi="en-US"/>
              </w:rPr>
              <w:t>E</w:t>
            </w:r>
            <w:proofErr w:type="spellEnd"/>
            <w:r w:rsidR="00D440FD" w:rsidRPr="006C4359">
              <w:rPr>
                <w:b/>
                <w:bCs/>
                <w:sz w:val="22"/>
                <w:lang w:bidi="en-US"/>
              </w:rPr>
              <w:t>, MCP-1</w:t>
            </w:r>
            <w:r w:rsidR="007B3980" w:rsidRPr="006C4359">
              <w:rPr>
                <w:b/>
                <w:bCs/>
                <w:sz w:val="22"/>
                <w:lang w:bidi="en-US"/>
              </w:rPr>
              <w:t>)</w:t>
            </w:r>
          </w:p>
          <w:p w14:paraId="6FDD8401" w14:textId="5CB5FEDE" w:rsidR="00606C1B" w:rsidRPr="006C4359" w:rsidRDefault="007B3980" w:rsidP="00606C1B">
            <w:pPr>
              <w:pStyle w:val="JHEPBody"/>
              <w:rPr>
                <w:bCs/>
                <w:sz w:val="22"/>
                <w:lang w:bidi="en-US"/>
              </w:rPr>
            </w:pPr>
            <w:r w:rsidRPr="006C4359">
              <w:rPr>
                <w:bCs/>
                <w:sz w:val="22"/>
                <w:lang w:bidi="en-US"/>
              </w:rPr>
              <w:t>Measure factors which stimulate axonal growth, neural repair</w:t>
            </w:r>
            <w:r w:rsidR="00284F4A" w:rsidRPr="006C4359">
              <w:rPr>
                <w:bCs/>
                <w:sz w:val="22"/>
                <w:lang w:bidi="en-US"/>
              </w:rPr>
              <w:t xml:space="preserve">, and myelination (glial differentiation) </w:t>
            </w:r>
          </w:p>
          <w:p w14:paraId="42F0D150" w14:textId="201E0464" w:rsidR="00606C1B" w:rsidRPr="006C4359" w:rsidRDefault="00606C1B" w:rsidP="00606C1B">
            <w:pPr>
              <w:pStyle w:val="JHEPBody"/>
              <w:rPr>
                <w:b/>
                <w:bCs/>
                <w:sz w:val="22"/>
                <w:lang w:bidi="en-US"/>
              </w:rPr>
            </w:pPr>
            <w:r w:rsidRPr="006C4359">
              <w:rPr>
                <w:bCs/>
                <w:sz w:val="22"/>
                <w:lang w:bidi="en-US"/>
              </w:rPr>
              <w:t xml:space="preserve"> </w:t>
            </w:r>
          </w:p>
        </w:tc>
        <w:tc>
          <w:tcPr>
            <w:tcW w:w="940" w:type="pct"/>
          </w:tcPr>
          <w:p w14:paraId="13D708FB" w14:textId="5D66B4B7" w:rsidR="00606C1B" w:rsidRPr="006C4359" w:rsidRDefault="00A91261" w:rsidP="00717C99">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xml:space="preserve">: </w:t>
            </w:r>
            <w:r w:rsidR="0013306B" w:rsidRPr="006C4359">
              <w:rPr>
                <w:bCs/>
                <w:sz w:val="22"/>
                <w:lang w:bidi="en-US"/>
              </w:rPr>
              <w:t>m</w:t>
            </w:r>
            <w:r w:rsidR="00B957C9" w:rsidRPr="006C4359">
              <w:rPr>
                <w:bCs/>
                <w:sz w:val="22"/>
                <w:lang w:bidi="en-US"/>
              </w:rPr>
              <w:t>g/</w:t>
            </w:r>
            <w:r w:rsidR="00EC5E50" w:rsidRPr="006C4359">
              <w:rPr>
                <w:bCs/>
                <w:sz w:val="22"/>
                <w:lang w:bidi="en-US"/>
              </w:rPr>
              <w:t>L</w:t>
            </w:r>
          </w:p>
          <w:p w14:paraId="2B9ACD7E" w14:textId="34EAFBD1" w:rsidR="00A91261" w:rsidRPr="006C4359" w:rsidRDefault="00A91261" w:rsidP="00717C99">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14E9295" w14:textId="77777777" w:rsidR="00144B5E" w:rsidRPr="006C4359" w:rsidRDefault="00144B5E" w:rsidP="00144B5E">
            <w:pPr>
              <w:pStyle w:val="JHEPBody"/>
              <w:numPr>
                <w:ilvl w:val="0"/>
                <w:numId w:val="34"/>
              </w:numPr>
              <w:rPr>
                <w:bCs/>
                <w:sz w:val="22"/>
                <w:lang w:bidi="en-US"/>
              </w:rPr>
            </w:pPr>
            <w:proofErr w:type="spellStart"/>
            <w:r w:rsidRPr="006C4359">
              <w:rPr>
                <w:bCs/>
                <w:sz w:val="22"/>
                <w:lang w:bidi="en-US"/>
              </w:rPr>
              <w:t>c</w:t>
            </w:r>
            <w:r w:rsidR="00523977" w:rsidRPr="006C4359">
              <w:rPr>
                <w:bCs/>
                <w:sz w:val="22"/>
                <w:lang w:bidi="en-US"/>
              </w:rPr>
              <w:t>lusterin</w:t>
            </w:r>
            <w:proofErr w:type="spellEnd"/>
            <w:r w:rsidR="00523977" w:rsidRPr="006C4359">
              <w:rPr>
                <w:bCs/>
                <w:sz w:val="22"/>
                <w:lang w:bidi="en-US"/>
              </w:rPr>
              <w:t>: [</w:t>
            </w:r>
            <w:r w:rsidRPr="006C4359">
              <w:rPr>
                <w:bCs/>
                <w:sz w:val="22"/>
                <w:lang w:bidi="en-US"/>
              </w:rPr>
              <w:t>1.87-1.94</w:t>
            </w:r>
            <w:r w:rsidR="00523977" w:rsidRPr="006C4359">
              <w:rPr>
                <w:bCs/>
                <w:sz w:val="22"/>
                <w:lang w:bidi="en-US"/>
              </w:rPr>
              <w:t>]</w:t>
            </w:r>
            <w:r w:rsidR="00B957C9" w:rsidRPr="006C4359">
              <w:rPr>
                <w:bCs/>
                <w:sz w:val="22"/>
                <w:lang w:bidi="en-US"/>
              </w:rPr>
              <w:t xml:space="preserve"> </w:t>
            </w:r>
          </w:p>
          <w:p w14:paraId="71BE95E3" w14:textId="77777777" w:rsidR="00606C1B" w:rsidRPr="006C4359" w:rsidRDefault="00523977" w:rsidP="00144B5E">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w:t>
            </w:r>
            <w:r w:rsidR="00B957C9" w:rsidRPr="006C4359">
              <w:rPr>
                <w:bCs/>
                <w:sz w:val="22"/>
                <w:lang w:bidi="en-US"/>
              </w:rPr>
              <w:t>[35-49]</w:t>
            </w:r>
            <w:r w:rsidR="00606C1B" w:rsidRPr="006C4359">
              <w:rPr>
                <w:bCs/>
                <w:sz w:val="22"/>
                <w:lang w:bidi="en-US"/>
              </w:rPr>
              <w:t xml:space="preserve"> </w:t>
            </w:r>
            <w:r w:rsidR="008B1806" w:rsidRPr="006C4359">
              <w:rPr>
                <w:bCs/>
                <w:sz w:val="22"/>
                <w:lang w:bidi="en-US"/>
              </w:rPr>
              <w:t xml:space="preserve"> </w:t>
            </w:r>
          </w:p>
          <w:p w14:paraId="6CCA3609" w14:textId="72A2786A" w:rsidR="005B4CF2" w:rsidRPr="006C4359" w:rsidRDefault="005B4CF2" w:rsidP="00144B5E">
            <w:pPr>
              <w:pStyle w:val="JHEPBody"/>
              <w:numPr>
                <w:ilvl w:val="0"/>
                <w:numId w:val="34"/>
              </w:numPr>
              <w:rPr>
                <w:bCs/>
                <w:sz w:val="22"/>
                <w:lang w:bidi="en-US"/>
              </w:rPr>
            </w:pPr>
            <w:r w:rsidRPr="006C4359">
              <w:rPr>
                <w:bCs/>
                <w:sz w:val="22"/>
                <w:lang w:bidi="en-US"/>
              </w:rPr>
              <w:t>MCP-</w:t>
            </w:r>
            <w:proofErr w:type="gramStart"/>
            <w:r w:rsidRPr="006C4359">
              <w:rPr>
                <w:bCs/>
                <w:sz w:val="22"/>
                <w:lang w:bidi="en-US"/>
              </w:rPr>
              <w:t>1</w:t>
            </w:r>
            <w:r w:rsidR="00D440FD" w:rsidRPr="006C4359">
              <w:rPr>
                <w:bCs/>
                <w:sz w:val="22"/>
                <w:lang w:bidi="en-US"/>
              </w:rPr>
              <w:t>:[</w:t>
            </w:r>
            <w:proofErr w:type="gramEnd"/>
            <w:r w:rsidR="00D440FD" w:rsidRPr="006C4359">
              <w:rPr>
                <w:bCs/>
                <w:sz w:val="22"/>
                <w:lang w:bidi="en-US"/>
              </w:rPr>
              <w:t>69.5-175.2]</w:t>
            </w:r>
          </w:p>
        </w:tc>
        <w:tc>
          <w:tcPr>
            <w:tcW w:w="826" w:type="pct"/>
          </w:tcPr>
          <w:p w14:paraId="374817C1" w14:textId="014BC3DC" w:rsidR="00291652" w:rsidRPr="006C4359" w:rsidRDefault="00291652"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362FF9C5" w14:textId="77777777" w:rsidR="00606C1B" w:rsidRPr="006C4359" w:rsidRDefault="00523977"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0ACCA125" w14:textId="42C8AB83" w:rsidR="00D440FD" w:rsidRPr="006C4359" w:rsidRDefault="00D440FD"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606C1B" w:rsidRPr="00773149" w14:paraId="31104496" w14:textId="77777777" w:rsidTr="007146E7">
        <w:trPr>
          <w:trHeight w:val="1098"/>
        </w:trPr>
        <w:tc>
          <w:tcPr>
            <w:tcW w:w="2212" w:type="pct"/>
          </w:tcPr>
          <w:p w14:paraId="2C860EFB" w14:textId="27A09E50" w:rsidR="0013306B" w:rsidRPr="006C4359" w:rsidRDefault="00FB4D8D" w:rsidP="00606C1B">
            <w:pPr>
              <w:pStyle w:val="JHEPBody"/>
              <w:rPr>
                <w:b/>
                <w:bCs/>
                <w:sz w:val="22"/>
                <w:lang w:bidi="en-US"/>
              </w:rPr>
            </w:pPr>
            <w:r>
              <w:rPr>
                <w:b/>
                <w:bCs/>
                <w:sz w:val="22"/>
                <w:lang w:bidi="en-US"/>
              </w:rPr>
              <w:t>Human Alu</w:t>
            </w:r>
          </w:p>
          <w:p w14:paraId="310DD5E2" w14:textId="128AD520" w:rsidR="00606C1B" w:rsidRPr="006C4359" w:rsidRDefault="00191D2A" w:rsidP="00606C1B">
            <w:pPr>
              <w:pStyle w:val="JHEPBody"/>
              <w:rPr>
                <w:sz w:val="22"/>
                <w:lang w:bidi="en-US"/>
              </w:rPr>
            </w:pPr>
            <w:r>
              <w:rPr>
                <w:sz w:val="22"/>
                <w:lang w:bidi="en-US"/>
              </w:rPr>
              <w:t>Distribution of the stem cells within the body</w:t>
            </w:r>
          </w:p>
        </w:tc>
        <w:tc>
          <w:tcPr>
            <w:tcW w:w="940" w:type="pct"/>
          </w:tcPr>
          <w:p w14:paraId="7AD309BA" w14:textId="27111B4F" w:rsidR="00606C1B" w:rsidRPr="006C4359" w:rsidRDefault="006F69A3" w:rsidP="00636326">
            <w:pPr>
              <w:pStyle w:val="JHEPBody"/>
              <w:ind w:left="106"/>
              <w:jc w:val="center"/>
              <w:rPr>
                <w:bCs/>
                <w:sz w:val="22"/>
                <w:lang w:bidi="en-US"/>
              </w:rPr>
            </w:pPr>
            <w:proofErr w:type="spellStart"/>
            <w:r>
              <w:rPr>
                <w:bCs/>
                <w:sz w:val="22"/>
                <w:lang w:bidi="en-US"/>
              </w:rPr>
              <w:t>pg</w:t>
            </w:r>
            <w:proofErr w:type="spellEnd"/>
            <w:r>
              <w:rPr>
                <w:bCs/>
                <w:sz w:val="22"/>
                <w:lang w:bidi="en-US"/>
              </w:rPr>
              <w:t xml:space="preserve"> human DNA</w:t>
            </w:r>
          </w:p>
        </w:tc>
        <w:tc>
          <w:tcPr>
            <w:tcW w:w="1022" w:type="pct"/>
          </w:tcPr>
          <w:p w14:paraId="0D29217B" w14:textId="5FCBDD78" w:rsidR="007A0EE2" w:rsidRPr="006C4359" w:rsidRDefault="00E8135A" w:rsidP="00E8135A">
            <w:pPr>
              <w:pStyle w:val="JHEPBody"/>
              <w:ind w:left="90"/>
              <w:rPr>
                <w:bCs/>
                <w:sz w:val="22"/>
                <w:vertAlign w:val="superscript"/>
                <w:lang w:bidi="en-US"/>
              </w:rPr>
            </w:pPr>
            <w:r>
              <w:rPr>
                <w:bCs/>
                <w:sz w:val="22"/>
                <w:lang w:bidi="en-US"/>
              </w:rPr>
              <w:t>N</w:t>
            </w:r>
            <w:r w:rsidRPr="006C4359">
              <w:rPr>
                <w:bCs/>
                <w:sz w:val="22"/>
                <w:lang w:bidi="en-US"/>
              </w:rPr>
              <w:t>one or less than a legally commercialized similar construct</w:t>
            </w:r>
          </w:p>
        </w:tc>
        <w:tc>
          <w:tcPr>
            <w:tcW w:w="826" w:type="pct"/>
          </w:tcPr>
          <w:p w14:paraId="64EB4704" w14:textId="7E27B382" w:rsidR="00606C1B" w:rsidRPr="006C4359" w:rsidRDefault="00A73CAD" w:rsidP="00606C1B">
            <w:pPr>
              <w:pStyle w:val="JHEPBody"/>
              <w:rPr>
                <w:bCs/>
                <w:sz w:val="22"/>
                <w:lang w:bidi="en-US"/>
              </w:rPr>
            </w:pPr>
            <w:r w:rsidRPr="006C4359">
              <w:rPr>
                <w:bCs/>
                <w:sz w:val="22"/>
                <w:lang w:bidi="en-US"/>
              </w:rPr>
              <w:fldChar w:fldCharType="begin"/>
            </w:r>
            <w:r w:rsidR="007E5425">
              <w:rPr>
                <w:bCs/>
                <w:sz w:val="22"/>
                <w:lang w:bidi="en-US"/>
              </w:rPr>
              <w:instrText xml:space="preserve"> ADDIN ZOTERO_ITEM CSL_CITATION {"citationID":"OOBPxf4O","properties":{"formattedCitation":"(Rivera et al.)","plainCitation":"(Rivera et al.)","noteIndex":0},"citationItems":[{"id":"m5ORBR1p/YR3c0h4m","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680C93" w:rsidRPr="00773149" w14:paraId="593A1AEC" w14:textId="77777777" w:rsidTr="007146E7">
        <w:trPr>
          <w:trHeight w:val="1319"/>
        </w:trPr>
        <w:tc>
          <w:tcPr>
            <w:tcW w:w="2212" w:type="pct"/>
          </w:tcPr>
          <w:p w14:paraId="25D22828" w14:textId="77777777" w:rsidR="00680C93" w:rsidRPr="00627087" w:rsidRDefault="00680C93" w:rsidP="00680C93">
            <w:pPr>
              <w:pStyle w:val="JHEPBody"/>
              <w:rPr>
                <w:b/>
                <w:sz w:val="22"/>
                <w:lang w:bidi="en-US"/>
              </w:rPr>
            </w:pPr>
            <w:r w:rsidRPr="00627087">
              <w:rPr>
                <w:b/>
                <w:sz w:val="22"/>
                <w:lang w:bidi="en-US"/>
              </w:rPr>
              <w:t>Tumorigenicity</w:t>
            </w:r>
          </w:p>
          <w:p w14:paraId="75273205" w14:textId="0A5B5C7A" w:rsidR="00680C93" w:rsidRPr="005C610E" w:rsidRDefault="00680C93" w:rsidP="00680C93">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7BB6D0B1" w14:textId="6DF774E8" w:rsidR="00680C93" w:rsidRPr="005C610E" w:rsidRDefault="00680C93" w:rsidP="00680C93">
            <w:pPr>
              <w:pStyle w:val="JHEPBody"/>
              <w:numPr>
                <w:ilvl w:val="0"/>
                <w:numId w:val="20"/>
              </w:numPr>
              <w:jc w:val="center"/>
              <w:rPr>
                <w:bCs/>
                <w:sz w:val="22"/>
                <w:lang w:bidi="en-US"/>
              </w:rPr>
            </w:pPr>
            <w:r w:rsidRPr="005C610E">
              <w:rPr>
                <w:bCs/>
                <w:sz w:val="22"/>
                <w:lang w:bidi="en-US"/>
              </w:rPr>
              <w:t>number</w:t>
            </w:r>
          </w:p>
        </w:tc>
        <w:tc>
          <w:tcPr>
            <w:tcW w:w="1022" w:type="pct"/>
          </w:tcPr>
          <w:p w14:paraId="2F70FF47" w14:textId="494CD826" w:rsidR="00680C93" w:rsidRPr="005C610E" w:rsidRDefault="00680C93" w:rsidP="00680C93">
            <w:pPr>
              <w:pStyle w:val="JHEPBody"/>
              <w:jc w:val="center"/>
              <w:rPr>
                <w:bCs/>
                <w:sz w:val="22"/>
                <w:lang w:bidi="en-US"/>
              </w:rPr>
            </w:pPr>
            <w:r w:rsidRPr="005C610E">
              <w:rPr>
                <w:bCs/>
                <w:sz w:val="22"/>
                <w:lang w:bidi="en-US"/>
              </w:rPr>
              <w:t>[2,4]</w:t>
            </w:r>
          </w:p>
        </w:tc>
        <w:tc>
          <w:tcPr>
            <w:tcW w:w="826" w:type="pct"/>
          </w:tcPr>
          <w:p w14:paraId="1CFE0CB4" w14:textId="67CCC3B5" w:rsidR="00680C93" w:rsidRPr="005C610E" w:rsidRDefault="00680C93" w:rsidP="00680C93">
            <w:pPr>
              <w:pStyle w:val="JHEPBody"/>
              <w:rPr>
                <w:rFonts w:cs="Tahoma"/>
                <w:color w:val="000000"/>
                <w:sz w:val="22"/>
              </w:rPr>
            </w:pPr>
            <w:r w:rsidRPr="005C610E">
              <w:rPr>
                <w:rFonts w:cs="Tahoma"/>
                <w:color w:val="000000"/>
                <w:sz w:val="22"/>
              </w:rPr>
              <w:t>(Biopsy score)</w:t>
            </w:r>
          </w:p>
        </w:tc>
      </w:tr>
    </w:tbl>
    <w:p w14:paraId="04227EF8" w14:textId="7006AB61" w:rsidR="007146E7" w:rsidRPr="006558CC" w:rsidRDefault="007146E7" w:rsidP="006558CC">
      <w:pPr>
        <w:rPr>
          <w:rFonts w:cs="Arial"/>
          <w:szCs w:val="22"/>
        </w:rPr>
        <w:sectPr w:rsidR="007146E7" w:rsidRPr="006558CC" w:rsidSect="007146E7">
          <w:pgSz w:w="15840" w:h="12240" w:orient="landscape"/>
          <w:pgMar w:top="1080" w:right="720" w:bottom="1080" w:left="1728" w:header="720" w:footer="720" w:gutter="0"/>
          <w:cols w:space="720"/>
          <w:docGrid w:linePitch="360"/>
        </w:sectPr>
      </w:pPr>
    </w:p>
    <w:p w14:paraId="3F3CB620" w14:textId="77777777" w:rsidR="00E24020" w:rsidRDefault="00E24020" w:rsidP="00274369">
      <w:pPr>
        <w:pStyle w:val="JHEPBody"/>
      </w:pPr>
    </w:p>
    <w:p w14:paraId="5445B351" w14:textId="7A719144" w:rsidR="007D53EB" w:rsidRPr="007D53EB" w:rsidRDefault="007D53EB" w:rsidP="00A0265E">
      <w:pPr>
        <w:pStyle w:val="JHEPBody"/>
        <w:numPr>
          <w:ilvl w:val="0"/>
          <w:numId w:val="33"/>
        </w:numPr>
        <w:spacing w:line="480" w:lineRule="auto"/>
        <w:rPr>
          <w:sz w:val="22"/>
        </w:rPr>
      </w:pPr>
      <w:r w:rsidRPr="00874999">
        <w:rPr>
          <w:b/>
          <w:bCs/>
          <w:sz w:val="22"/>
        </w:rPr>
        <w:t>BBB</w:t>
      </w:r>
      <w:r>
        <w:rPr>
          <w:sz w:val="22"/>
        </w:rPr>
        <w:t xml:space="preserve">: </w:t>
      </w:r>
      <w:r w:rsidR="00DB5905">
        <w:rPr>
          <w:sz w:val="22"/>
        </w:rPr>
        <w:t>is used to assess</w:t>
      </w:r>
      <w:r>
        <w:rPr>
          <w:sz w:val="22"/>
        </w:rPr>
        <w:t xml:space="preserve"> motor function</w:t>
      </w:r>
      <w:r w:rsidR="00DB5905">
        <w:rPr>
          <w:sz w:val="22"/>
        </w:rPr>
        <w:t xml:space="preserve"> from complete paralysis to normal use in rodents. </w:t>
      </w:r>
      <w:r w:rsidR="00874999">
        <w:rPr>
          <w:sz w:val="22"/>
        </w:rPr>
        <w:t>The score is mapped to 3 categories: Early Stage (0-7: little or no hindlimb movement), Intermediate Stage (8-13: intervals of uncoordinated stepping), and Late Stage (14-21: forelimb and hindlimb coordination)</w:t>
      </w:r>
      <w:r w:rsidR="004D544F">
        <w:rPr>
          <w:sz w:val="22"/>
        </w:rPr>
        <w:fldChar w:fldCharType="begin"/>
      </w:r>
      <w:r w:rsidR="004D544F">
        <w:rPr>
          <w:sz w:val="22"/>
        </w:rPr>
        <w:instrText xml:space="preserve"> ADDIN ZOTERO_TEMP </w:instrText>
      </w:r>
      <w:r w:rsidR="00000000">
        <w:rPr>
          <w:sz w:val="22"/>
        </w:rPr>
        <w:fldChar w:fldCharType="separate"/>
      </w:r>
      <w:r w:rsidR="004D544F">
        <w:rPr>
          <w:sz w:val="22"/>
        </w:rPr>
        <w:fldChar w:fldCharType="end"/>
      </w:r>
      <w:r w:rsidR="00874999">
        <w:rPr>
          <w:sz w:val="22"/>
        </w:rPr>
        <w:t>.</w:t>
      </w:r>
      <w:r w:rsidR="009A5A01">
        <w:rPr>
          <w:sz w:val="22"/>
        </w:rPr>
        <w:t xml:space="preserve"> The neural-spinal scaffold without </w:t>
      </w:r>
      <w:r w:rsidR="00A74BA2">
        <w:rPr>
          <w:sz w:val="22"/>
        </w:rPr>
        <w:t xml:space="preserve">with </w:t>
      </w:r>
      <w:r w:rsidR="009A5A01">
        <w:rPr>
          <w:sz w:val="22"/>
        </w:rPr>
        <w:t xml:space="preserve">stem </w:t>
      </w:r>
      <w:r w:rsidR="008B10AE">
        <w:rPr>
          <w:sz w:val="22"/>
        </w:rPr>
        <w:t>cells promotes</w:t>
      </w:r>
      <w:r w:rsidR="005261AA">
        <w:rPr>
          <w:sz w:val="22"/>
        </w:rPr>
        <w:t xml:space="preserve"> survival and axonal</w:t>
      </w:r>
      <w:r w:rsidR="00BF2BF5">
        <w:rPr>
          <w:sz w:val="22"/>
        </w:rPr>
        <w:t xml:space="preserve"> g</w:t>
      </w:r>
      <w:r w:rsidR="005261AA">
        <w:rPr>
          <w:sz w:val="22"/>
        </w:rPr>
        <w:t xml:space="preserve">rowth </w:t>
      </w:r>
      <w:r w:rsidR="00BF2BF5">
        <w:rPr>
          <w:sz w:val="22"/>
        </w:rPr>
        <w:t>and</w:t>
      </w:r>
      <w:r w:rsidR="00B11926">
        <w:rPr>
          <w:sz w:val="22"/>
        </w:rPr>
        <w:t xml:space="preserve"> locomotor recovery</w:t>
      </w:r>
      <w:r w:rsidR="000F0C1E">
        <w:rPr>
          <w:sz w:val="22"/>
        </w:rPr>
        <w:t xml:space="preserve"> </w:t>
      </w:r>
      <w:r w:rsidR="000F0C1E">
        <w:rPr>
          <w:sz w:val="22"/>
        </w:rPr>
        <w:fldChar w:fldCharType="begin"/>
      </w:r>
      <w:r w:rsidR="00E103BB">
        <w:rPr>
          <w:sz w:val="22"/>
        </w:rPr>
        <w:instrText xml:space="preserve"> ADDIN ZOTERO_ITEM CSL_CITATION {"citationID":"M1mer7qH","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noteIndex":0},"citationItems":[{"id":4883,"uris":["http://zotero.org/users/7286058/items/E86BV5G3"],"itemData":{"id":4883,"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000F0C1E">
        <w:rPr>
          <w:sz w:val="22"/>
        </w:rPr>
        <w:fldChar w:fldCharType="separate"/>
      </w:r>
      <w:r w:rsidR="00E103BB" w:rsidRPr="00E103BB">
        <w:rPr>
          <w:rFonts w:cs="Tahoma"/>
          <w:sz w:val="22"/>
        </w:rPr>
        <w:t>(Teng et al., “Functional Recovery Following Traumatic Spinal Cord Injury Mediated by a Unique Polymer Scaffold Seeded with Neural Stem Cells”)</w:t>
      </w:r>
      <w:r w:rsidR="000F0C1E">
        <w:rPr>
          <w:sz w:val="22"/>
        </w:rPr>
        <w:fldChar w:fldCharType="end"/>
      </w:r>
      <w:r w:rsidR="000F0C1E">
        <w:rPr>
          <w:sz w:val="22"/>
        </w:rPr>
        <w:t xml:space="preserve">. </w:t>
      </w:r>
      <w:r w:rsidR="008B10AE">
        <w:rPr>
          <w:sz w:val="22"/>
        </w:rPr>
        <w:t>Animals or patients treated with OPC1 have exhibited improved motor performances</w:t>
      </w:r>
      <w:r w:rsidR="00DA769E">
        <w:rPr>
          <w:sz w:val="22"/>
        </w:rPr>
        <w:t xml:space="preserve"> </w:t>
      </w:r>
      <w:r w:rsidR="00DA769E">
        <w:rPr>
          <w:sz w:val="22"/>
        </w:rPr>
        <w:fldChar w:fldCharType="begin"/>
      </w:r>
      <w:r w:rsidR="00DA769E">
        <w:rPr>
          <w:sz w:val="22"/>
        </w:rPr>
        <w:instrText xml:space="preserve"> ADDIN ZOTERO_ITEM CSL_CITATION {"citationID":"Xth8uGbJ","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00DA769E">
        <w:rPr>
          <w:sz w:val="22"/>
        </w:rPr>
        <w:fldChar w:fldCharType="separate"/>
      </w:r>
      <w:r w:rsidR="00DA769E">
        <w:rPr>
          <w:noProof/>
          <w:sz w:val="22"/>
        </w:rPr>
        <w:t>(Manley et al.)</w:t>
      </w:r>
      <w:r w:rsidR="00DA769E">
        <w:rPr>
          <w:sz w:val="22"/>
        </w:rPr>
        <w:fldChar w:fldCharType="end"/>
      </w:r>
      <w:r w:rsidR="008B10AE">
        <w:rPr>
          <w:sz w:val="22"/>
        </w:rPr>
        <w:t>.</w:t>
      </w:r>
    </w:p>
    <w:p w14:paraId="1269CDA2" w14:textId="200CB0A7" w:rsidR="00240673" w:rsidRDefault="00E24020" w:rsidP="00AE39F6">
      <w:pPr>
        <w:pStyle w:val="JHEPBody"/>
        <w:numPr>
          <w:ilvl w:val="0"/>
          <w:numId w:val="33"/>
        </w:numPr>
        <w:spacing w:line="480" w:lineRule="auto"/>
        <w:rPr>
          <w:sz w:val="22"/>
        </w:rPr>
      </w:pPr>
      <w:r w:rsidRPr="00395F2E">
        <w:rPr>
          <w:b/>
          <w:bCs/>
          <w:sz w:val="22"/>
        </w:rPr>
        <w:t>M</w:t>
      </w:r>
      <w:r w:rsidR="00521A6B" w:rsidRPr="00395F2E">
        <w:rPr>
          <w:b/>
          <w:bCs/>
          <w:sz w:val="22"/>
        </w:rPr>
        <w:t>ABP</w:t>
      </w:r>
      <w:r w:rsidR="00AE39F6">
        <w:rPr>
          <w:b/>
          <w:bCs/>
          <w:sz w:val="22"/>
        </w:rPr>
        <w:t xml:space="preserve"> and Intraspinal Pressure</w:t>
      </w:r>
      <w:r w:rsidRPr="00395F2E">
        <w:rPr>
          <w:sz w:val="22"/>
        </w:rPr>
        <w:t xml:space="preserve">: </w:t>
      </w:r>
      <w:r w:rsidR="009925F9" w:rsidRPr="00395F2E">
        <w:rPr>
          <w:sz w:val="22"/>
        </w:rPr>
        <w:t xml:space="preserve">In </w:t>
      </w:r>
      <w:r w:rsidRPr="00395F2E">
        <w:rPr>
          <w:sz w:val="22"/>
        </w:rPr>
        <w:t xml:space="preserve">the thoracic </w:t>
      </w:r>
      <w:r w:rsidR="009925F9" w:rsidRPr="00395F2E">
        <w:rPr>
          <w:sz w:val="22"/>
        </w:rPr>
        <w:t>v</w:t>
      </w:r>
      <w:r w:rsidRPr="00395F2E">
        <w:rPr>
          <w:sz w:val="22"/>
        </w:rPr>
        <w:t xml:space="preserve">ascular region, proper </w:t>
      </w:r>
      <w:r w:rsidR="009925F9" w:rsidRPr="00395F2E">
        <w:rPr>
          <w:sz w:val="22"/>
        </w:rPr>
        <w:t xml:space="preserve">spinal cord </w:t>
      </w:r>
      <w:r w:rsidRPr="00395F2E">
        <w:rPr>
          <w:sz w:val="22"/>
        </w:rPr>
        <w:t>blo</w:t>
      </w:r>
      <w:r w:rsidR="009925F9" w:rsidRPr="00395F2E">
        <w:rPr>
          <w:sz w:val="22"/>
        </w:rPr>
        <w:t>o</w:t>
      </w:r>
      <w:r w:rsidRPr="00395F2E">
        <w:rPr>
          <w:sz w:val="22"/>
        </w:rPr>
        <w:t xml:space="preserve">d flow </w:t>
      </w:r>
      <w:r w:rsidR="009925F9" w:rsidRPr="00395F2E">
        <w:rPr>
          <w:sz w:val="22"/>
        </w:rPr>
        <w:t xml:space="preserve">(SBCF) </w:t>
      </w:r>
      <w:r w:rsidRPr="00395F2E">
        <w:rPr>
          <w:sz w:val="22"/>
        </w:rPr>
        <w:t xml:space="preserve">supply is critical to avoid ischemia. </w:t>
      </w:r>
      <w:r w:rsidR="0062799F" w:rsidRPr="00395F2E">
        <w:rPr>
          <w:sz w:val="22"/>
        </w:rPr>
        <w:t xml:space="preserve">However aortic cross-clamping prompts an increase in CFSP and a decrease in spinal cord perfusion </w:t>
      </w:r>
      <w:r w:rsidR="0091074E" w:rsidRPr="00395F2E">
        <w:rPr>
          <w:sz w:val="22"/>
        </w:rPr>
        <w:t xml:space="preserve">pressure </w:t>
      </w:r>
      <w:r w:rsidR="0062799F" w:rsidRPr="00395F2E">
        <w:rPr>
          <w:sz w:val="22"/>
        </w:rPr>
        <w:t>(SCPP) reducing blood supply to the spinal cord</w:t>
      </w:r>
      <w:r w:rsidR="0091074E" w:rsidRPr="00395F2E">
        <w:rPr>
          <w:sz w:val="22"/>
        </w:rPr>
        <w:t xml:space="preserve"> </w:t>
      </w:r>
      <w:r w:rsidR="00EB5BA2" w:rsidRPr="00395F2E">
        <w:rPr>
          <w:sz w:val="22"/>
        </w:rPr>
        <w:t>(</w:t>
      </w:r>
      <w:proofErr w:type="spellStart"/>
      <w:r w:rsidR="00EB5BA2" w:rsidRPr="00395F2E">
        <w:rPr>
          <w:sz w:val="22"/>
        </w:rPr>
        <w:t>Robertazzi</w:t>
      </w:r>
      <w:proofErr w:type="spellEnd"/>
      <w:r w:rsidR="00EB5BA2" w:rsidRPr="00395F2E">
        <w:rPr>
          <w:sz w:val="22"/>
        </w:rPr>
        <w:t xml:space="preserve"> et al.)</w:t>
      </w:r>
      <w:r w:rsidR="0062799F" w:rsidRPr="00395F2E">
        <w:rPr>
          <w:sz w:val="22"/>
        </w:rPr>
        <w:t>. S</w:t>
      </w:r>
      <w:r w:rsidR="009925F9" w:rsidRPr="00395F2E">
        <w:rPr>
          <w:sz w:val="22"/>
        </w:rPr>
        <w:t xml:space="preserve">tudies have </w:t>
      </w:r>
      <w:r w:rsidR="0091074E" w:rsidRPr="00395F2E">
        <w:rPr>
          <w:sz w:val="22"/>
        </w:rPr>
        <w:t xml:space="preserve">also </w:t>
      </w:r>
      <w:r w:rsidR="009925F9" w:rsidRPr="00395F2E">
        <w:rPr>
          <w:sz w:val="22"/>
        </w:rPr>
        <w:t>shown that immediate neurological deficits are the result of minimal SCBF</w:t>
      </w:r>
      <w:r w:rsidR="000E49C6" w:rsidRPr="00395F2E">
        <w:rPr>
          <w:sz w:val="22"/>
        </w:rPr>
        <w:t xml:space="preserve"> (Crawford et al.)</w:t>
      </w:r>
      <w:r w:rsidR="009925F9" w:rsidRPr="00395F2E">
        <w:rPr>
          <w:sz w:val="22"/>
        </w:rPr>
        <w:t>.</w:t>
      </w:r>
      <w:r w:rsidR="00EB5BA2" w:rsidRPr="00395F2E">
        <w:rPr>
          <w:sz w:val="22"/>
        </w:rPr>
        <w:t xml:space="preserve"> </w:t>
      </w:r>
      <w:r w:rsidR="004A1231">
        <w:rPr>
          <w:sz w:val="22"/>
        </w:rPr>
        <w:t>Severe</w:t>
      </w:r>
      <w:r w:rsidR="00EB5BA2" w:rsidRPr="00395F2E">
        <w:rPr>
          <w:sz w:val="22"/>
        </w:rPr>
        <w:t xml:space="preserve"> trauma decreases SBF because vascular resistance and MABP increase</w:t>
      </w:r>
      <w:r w:rsidR="00D57E87" w:rsidRPr="00395F2E">
        <w:rPr>
          <w:sz w:val="22"/>
        </w:rPr>
        <w:t xml:space="preserve"> </w:t>
      </w:r>
      <w:r w:rsidR="00D57E87" w:rsidRPr="00395F2E">
        <w:rPr>
          <w:sz w:val="22"/>
        </w:rPr>
        <w:fldChar w:fldCharType="begin"/>
      </w:r>
      <w:r w:rsidR="00D57E87"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D57E87" w:rsidRPr="00395F2E">
        <w:rPr>
          <w:sz w:val="22"/>
        </w:rPr>
        <w:fldChar w:fldCharType="separate"/>
      </w:r>
      <w:r w:rsidR="00D57E87" w:rsidRPr="00395F2E">
        <w:rPr>
          <w:noProof/>
          <w:sz w:val="22"/>
        </w:rPr>
        <w:t>(Martirosyan et al.)</w:t>
      </w:r>
      <w:r w:rsidR="00D57E87" w:rsidRPr="00395F2E">
        <w:rPr>
          <w:sz w:val="22"/>
        </w:rPr>
        <w:fldChar w:fldCharType="end"/>
      </w:r>
      <w:r w:rsidR="00EB5BA2" w:rsidRPr="00395F2E">
        <w:rPr>
          <w:sz w:val="22"/>
        </w:rPr>
        <w:t xml:space="preserve">. </w:t>
      </w:r>
      <w:r w:rsidR="00725C9F" w:rsidRPr="00AE39F6">
        <w:rPr>
          <w:sz w:val="22"/>
        </w:rPr>
        <w:t xml:space="preserve">The neural-spinal scaffold </w:t>
      </w:r>
      <w:r w:rsidR="00E251CE" w:rsidRPr="00AE39F6">
        <w:rPr>
          <w:sz w:val="22"/>
        </w:rPr>
        <w:t xml:space="preserve">(NSC) </w:t>
      </w:r>
      <w:r w:rsidR="00725C9F" w:rsidRPr="00AE39F6">
        <w:rPr>
          <w:sz w:val="22"/>
        </w:rPr>
        <w:t>consist</w:t>
      </w:r>
      <w:r w:rsidR="005C610E" w:rsidRPr="00AE39F6">
        <w:rPr>
          <w:sz w:val="22"/>
        </w:rPr>
        <w:t>ing</w:t>
      </w:r>
      <w:r w:rsidR="00725C9F" w:rsidRPr="00AE39F6">
        <w:rPr>
          <w:sz w:val="22"/>
        </w:rPr>
        <w:t xml:space="preserve"> in poly-L-lysine “mini-tubes”</w:t>
      </w:r>
      <w:r w:rsidR="005C610E" w:rsidRPr="00AE39F6">
        <w:rPr>
          <w:sz w:val="22"/>
        </w:rPr>
        <w:t>;</w:t>
      </w:r>
      <w:r w:rsidR="00725C9F" w:rsidRPr="00AE39F6">
        <w:rPr>
          <w:sz w:val="22"/>
        </w:rPr>
        <w:t xml:space="preserve"> is inserted within the compressed spinal cord parenchyma. It </w:t>
      </w:r>
      <w:r w:rsidR="009B726B" w:rsidRPr="00AE39F6">
        <w:rPr>
          <w:sz w:val="22"/>
        </w:rPr>
        <w:t>c</w:t>
      </w:r>
      <w:r w:rsidR="00725C9F" w:rsidRPr="00AE39F6">
        <w:rPr>
          <w:sz w:val="22"/>
        </w:rPr>
        <w:t>reates an isolating interface protecting the spared tissue</w:t>
      </w:r>
      <w:r w:rsidR="00C64F83" w:rsidRPr="00AE39F6">
        <w:rPr>
          <w:sz w:val="22"/>
        </w:rPr>
        <w:t xml:space="preserve">. </w:t>
      </w:r>
      <w:r w:rsidR="004A1231" w:rsidRPr="00AE39F6">
        <w:rPr>
          <w:sz w:val="22"/>
        </w:rPr>
        <w:t>B</w:t>
      </w:r>
      <w:r w:rsidR="00725C9F" w:rsidRPr="00AE39F6">
        <w:rPr>
          <w:sz w:val="22"/>
        </w:rPr>
        <w:t>y absorbing the compression energy into the biocompatible material of the mini-</w:t>
      </w:r>
      <w:r w:rsidR="00C64F83" w:rsidRPr="00AE39F6">
        <w:rPr>
          <w:sz w:val="22"/>
        </w:rPr>
        <w:t xml:space="preserve">tube, </w:t>
      </w:r>
      <w:r w:rsidR="004A1231" w:rsidRPr="00AE39F6">
        <w:rPr>
          <w:sz w:val="22"/>
        </w:rPr>
        <w:t xml:space="preserve">it </w:t>
      </w:r>
      <w:r w:rsidR="00C64F83" w:rsidRPr="00AE39F6">
        <w:rPr>
          <w:sz w:val="22"/>
        </w:rPr>
        <w:t>diffuses</w:t>
      </w:r>
      <w:r w:rsidR="00725C9F" w:rsidRPr="00AE39F6">
        <w:rPr>
          <w:sz w:val="22"/>
        </w:rPr>
        <w:t xml:space="preserve"> the site of pressure down the surface of the mini-tube, away from the initial compressed site. </w:t>
      </w:r>
      <w:r w:rsidR="00AE39F6">
        <w:rPr>
          <w:sz w:val="22"/>
        </w:rPr>
        <w:t xml:space="preserve">Scaffold implantation could also result in an increase of intraspinal pressure. </w:t>
      </w:r>
      <w:r w:rsidR="00F90918">
        <w:rPr>
          <w:sz w:val="22"/>
        </w:rPr>
        <w:t>However past s</w:t>
      </w:r>
      <w:r w:rsidR="00AE39F6">
        <w:rPr>
          <w:sz w:val="22"/>
        </w:rPr>
        <w:t xml:space="preserve">urgical procedures </w:t>
      </w:r>
      <w:r w:rsidR="00F90918">
        <w:rPr>
          <w:sz w:val="22"/>
        </w:rPr>
        <w:t>using</w:t>
      </w:r>
      <w:r w:rsidR="00AE39F6">
        <w:rPr>
          <w:sz w:val="22"/>
        </w:rPr>
        <w:t xml:space="preserve"> NSC</w:t>
      </w:r>
      <w:r w:rsidR="00F90918">
        <w:rPr>
          <w:sz w:val="22"/>
        </w:rPr>
        <w:t>s,</w:t>
      </w:r>
      <w:r w:rsidR="00AE39F6">
        <w:rPr>
          <w:sz w:val="22"/>
        </w:rPr>
        <w:t xml:space="preserve"> show</w:t>
      </w:r>
      <w:r w:rsidR="00F90918">
        <w:rPr>
          <w:sz w:val="22"/>
        </w:rPr>
        <w:t>ed</w:t>
      </w:r>
      <w:r w:rsidR="00AE39F6">
        <w:rPr>
          <w:sz w:val="22"/>
        </w:rPr>
        <w:t xml:space="preserve"> that pressure is rapidly reduced and back to normal after implantation</w:t>
      </w:r>
      <w:r w:rsidR="00166D6F">
        <w:rPr>
          <w:sz w:val="22"/>
        </w:rPr>
        <w:t xml:space="preserve"> </w:t>
      </w:r>
      <w:r w:rsidR="00166D6F">
        <w:rPr>
          <w:sz w:val="22"/>
        </w:rPr>
        <w:fldChar w:fldCharType="begin"/>
      </w:r>
      <w:r w:rsidR="00166D6F">
        <w:rPr>
          <w:sz w:val="22"/>
        </w:rPr>
        <w:instrText xml:space="preserve"> ADDIN ZOTERO_ITEM CSL_CITATION {"citationID":"lDxcWQww","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166D6F">
        <w:rPr>
          <w:sz w:val="22"/>
        </w:rPr>
        <w:fldChar w:fldCharType="separate"/>
      </w:r>
      <w:r w:rsidR="00166D6F">
        <w:rPr>
          <w:noProof/>
          <w:sz w:val="22"/>
        </w:rPr>
        <w:t>(Guest et al.)</w:t>
      </w:r>
      <w:r w:rsidR="00166D6F">
        <w:rPr>
          <w:sz w:val="22"/>
        </w:rPr>
        <w:fldChar w:fldCharType="end"/>
      </w:r>
      <w:r w:rsidR="00AE39F6">
        <w:rPr>
          <w:sz w:val="22"/>
        </w:rPr>
        <w:t>.</w:t>
      </w:r>
    </w:p>
    <w:p w14:paraId="21E1B755" w14:textId="65DF2725" w:rsidR="002B38F9" w:rsidRPr="002B38F9" w:rsidRDefault="002B38F9" w:rsidP="002B38F9">
      <w:pPr>
        <w:pStyle w:val="JHEPBody"/>
        <w:numPr>
          <w:ilvl w:val="0"/>
          <w:numId w:val="33"/>
        </w:numPr>
        <w:spacing w:line="480" w:lineRule="auto"/>
        <w:rPr>
          <w:bCs/>
          <w:sz w:val="20"/>
          <w:szCs w:val="20"/>
          <w:lang w:bidi="en-US"/>
        </w:rPr>
      </w:pPr>
      <w:r w:rsidRPr="001C00CA">
        <w:rPr>
          <w:b/>
          <w:bCs/>
          <w:sz w:val="22"/>
          <w:lang w:bidi="en-US"/>
        </w:rPr>
        <w:t>Biodegradability</w:t>
      </w:r>
      <w:r w:rsidRPr="001C00CA">
        <w:rPr>
          <w:sz w:val="22"/>
          <w:lang w:bidi="en-US"/>
        </w:rPr>
        <w:t xml:space="preserve">: the mechanical characteristics of the polymers used in the scaffold differ depending their molecular weights. Biodegradability is not directly to molecular weight (MW) however a high molecular polymer weight might be linked to a slower decreases in the loss of properties due to its hydrolysis </w:t>
      </w:r>
      <w:r w:rsidRPr="001C00CA">
        <w:rPr>
          <w:sz w:val="22"/>
          <w:lang w:bidi="en-US"/>
        </w:rPr>
        <w:fldChar w:fldCharType="begin"/>
      </w:r>
      <w:r w:rsidRPr="001C00CA">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Pr="001C00CA">
        <w:rPr>
          <w:sz w:val="22"/>
          <w:lang w:bidi="en-US"/>
        </w:rPr>
        <w:fldChar w:fldCharType="separate"/>
      </w:r>
      <w:r w:rsidRPr="001C00CA">
        <w:rPr>
          <w:noProof/>
          <w:sz w:val="22"/>
          <w:lang w:bidi="en-US"/>
        </w:rPr>
        <w:t>(Speight)</w:t>
      </w:r>
      <w:r w:rsidRPr="001C00CA">
        <w:rPr>
          <w:sz w:val="22"/>
          <w:lang w:bidi="en-US"/>
        </w:rPr>
        <w:fldChar w:fldCharType="end"/>
      </w:r>
      <w:r w:rsidRPr="001C00CA">
        <w:rPr>
          <w:sz w:val="22"/>
          <w:lang w:bidi="en-US"/>
        </w:rPr>
        <w:t xml:space="preserve">. </w:t>
      </w:r>
      <w:r w:rsidRPr="0048052E">
        <w:rPr>
          <w:sz w:val="22"/>
        </w:rPr>
        <w:t xml:space="preserve">The neural-scaffold </w:t>
      </w:r>
      <w:r>
        <w:rPr>
          <w:sz w:val="22"/>
        </w:rPr>
        <w:t>is</w:t>
      </w:r>
      <w:r w:rsidRPr="0048052E">
        <w:rPr>
          <w:sz w:val="22"/>
        </w:rPr>
        <w:t xml:space="preserve"> made of bioabsorbable polyglycoli</w:t>
      </w:r>
      <w:r>
        <w:rPr>
          <w:sz w:val="22"/>
        </w:rPr>
        <w:t xml:space="preserve">c </w:t>
      </w:r>
      <w:r>
        <w:rPr>
          <w:sz w:val="22"/>
        </w:rPr>
        <w:lastRenderedPageBreak/>
        <w:t>polymer</w:t>
      </w:r>
      <w:r w:rsidRPr="0048052E">
        <w:rPr>
          <w:sz w:val="22"/>
        </w:rPr>
        <w:t xml:space="preserve"> (P</w:t>
      </w:r>
      <w:r>
        <w:rPr>
          <w:sz w:val="22"/>
        </w:rPr>
        <w:t>L</w:t>
      </w:r>
      <w:r w:rsidRPr="0048052E">
        <w:rPr>
          <w:sz w:val="22"/>
        </w:rPr>
        <w:t>GA</w:t>
      </w:r>
      <w:r>
        <w:rPr>
          <w:sz w:val="22"/>
        </w:rPr>
        <w:t>-PLL</w:t>
      </w:r>
      <w:r w:rsidRPr="0048052E">
        <w:rPr>
          <w:sz w:val="22"/>
        </w:rPr>
        <w:t>)</w:t>
      </w:r>
      <w:r>
        <w:rPr>
          <w:sz w:val="22"/>
        </w:rPr>
        <w:t>;</w:t>
      </w:r>
      <w:r w:rsidRPr="0048052E">
        <w:rPr>
          <w:sz w:val="22"/>
        </w:rPr>
        <w:t xml:space="preserve"> FDA approved polymers;</w:t>
      </w:r>
      <w:r>
        <w:rPr>
          <w:sz w:val="22"/>
        </w:rPr>
        <w:t xml:space="preserve"> </w:t>
      </w:r>
      <w:r w:rsidRPr="0048052E">
        <w:rPr>
          <w:sz w:val="22"/>
        </w:rPr>
        <w:t xml:space="preserve">which </w:t>
      </w:r>
      <w:r>
        <w:rPr>
          <w:sz w:val="22"/>
        </w:rPr>
        <w:t xml:space="preserve">resorbed completely over 4-8 weeks </w:t>
      </w:r>
      <w:r w:rsidRPr="0048052E">
        <w:rPr>
          <w:sz w:val="22"/>
        </w:rPr>
        <w:t>by simple hydrolysis to water and excreted via the kidney</w:t>
      </w:r>
      <w:r>
        <w:rPr>
          <w:sz w:val="22"/>
        </w:rPr>
        <w:t xml:space="preserve"> </w:t>
      </w:r>
      <w:r>
        <w:rPr>
          <w:sz w:val="22"/>
        </w:rPr>
        <w:fldChar w:fldCharType="begin"/>
      </w:r>
      <w:r>
        <w:rPr>
          <w:sz w:val="22"/>
        </w:rPr>
        <w:instrText xml:space="preserve"> ADDIN ZOTERO_ITEM CSL_CITATION {"citationID":"M7OxNHO1","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48052E">
        <w:rPr>
          <w:sz w:val="22"/>
        </w:rPr>
        <w:t>.</w:t>
      </w:r>
    </w:p>
    <w:p w14:paraId="00BB6107" w14:textId="7A158C99" w:rsidR="00B33494" w:rsidRPr="00153359" w:rsidRDefault="00B33494" w:rsidP="00153359">
      <w:pPr>
        <w:pStyle w:val="JHEPBody"/>
        <w:numPr>
          <w:ilvl w:val="0"/>
          <w:numId w:val="33"/>
        </w:numPr>
        <w:spacing w:line="480" w:lineRule="auto"/>
        <w:rPr>
          <w:b/>
          <w:sz w:val="22"/>
          <w:lang w:bidi="en-US"/>
        </w:rPr>
      </w:pPr>
      <w:r>
        <w:rPr>
          <w:b/>
          <w:sz w:val="22"/>
          <w:lang w:bidi="en-US"/>
        </w:rPr>
        <w:t>Tissue sparing and new tissue formation</w:t>
      </w:r>
      <w:r w:rsidR="00153359">
        <w:rPr>
          <w:b/>
          <w:sz w:val="22"/>
          <w:lang w:bidi="en-US"/>
        </w:rPr>
        <w:t xml:space="preserve">: </w:t>
      </w:r>
      <w:r w:rsidR="00D36552" w:rsidRPr="00153359">
        <w:rPr>
          <w:sz w:val="22"/>
        </w:rPr>
        <w:t xml:space="preserve">SCI damages grey matter that undergoes necrosis leading to </w:t>
      </w:r>
      <w:r w:rsidRPr="00153359">
        <w:rPr>
          <w:sz w:val="22"/>
        </w:rPr>
        <w:t>non-neural scar</w:t>
      </w:r>
      <w:r w:rsidR="00D36552" w:rsidRPr="00153359">
        <w:rPr>
          <w:sz w:val="22"/>
        </w:rPr>
        <w:t xml:space="preserve"> and white matter loss.</w:t>
      </w:r>
      <w:r w:rsidRPr="00153359">
        <w:rPr>
          <w:sz w:val="22"/>
        </w:rPr>
        <w:t xml:space="preserve"> </w:t>
      </w:r>
      <w:r w:rsidR="00D36552" w:rsidRPr="00153359">
        <w:rPr>
          <w:sz w:val="22"/>
        </w:rPr>
        <w:t xml:space="preserve">The </w:t>
      </w:r>
      <w:r w:rsidR="00DA0A49">
        <w:rPr>
          <w:sz w:val="22"/>
        </w:rPr>
        <w:t>neural-spinal</w:t>
      </w:r>
      <w:r w:rsidR="00D36552" w:rsidRPr="00153359">
        <w:rPr>
          <w:sz w:val="22"/>
        </w:rPr>
        <w:t xml:space="preserve"> scaffold prevent</w:t>
      </w:r>
      <w:r w:rsidR="006A505E">
        <w:rPr>
          <w:sz w:val="22"/>
        </w:rPr>
        <w:t>s</w:t>
      </w:r>
      <w:r w:rsidR="00D36552" w:rsidRPr="00153359">
        <w:rPr>
          <w:sz w:val="22"/>
        </w:rPr>
        <w:t xml:space="preserve"> cystic </w:t>
      </w:r>
      <w:proofErr w:type="spellStart"/>
      <w:r w:rsidR="00D36552" w:rsidRPr="00153359">
        <w:rPr>
          <w:sz w:val="22"/>
        </w:rPr>
        <w:t>cavation</w:t>
      </w:r>
      <w:proofErr w:type="spellEnd"/>
      <w:r w:rsidR="00D36552" w:rsidRPr="00153359">
        <w:rPr>
          <w:sz w:val="22"/>
        </w:rPr>
        <w:t xml:space="preserve">, leads to new tissue </w:t>
      </w:r>
      <w:r w:rsidR="00950098">
        <w:rPr>
          <w:sz w:val="22"/>
        </w:rPr>
        <w:t>con</w:t>
      </w:r>
      <w:r w:rsidR="00855DF1">
        <w:rPr>
          <w:sz w:val="22"/>
        </w:rPr>
        <w:t>t</w:t>
      </w:r>
      <w:r w:rsidR="00950098">
        <w:rPr>
          <w:sz w:val="22"/>
        </w:rPr>
        <w:t>ai</w:t>
      </w:r>
      <w:r w:rsidR="00855DF1">
        <w:rPr>
          <w:sz w:val="22"/>
        </w:rPr>
        <w:t>ni</w:t>
      </w:r>
      <w:r w:rsidR="00950098">
        <w:rPr>
          <w:sz w:val="22"/>
        </w:rPr>
        <w:t xml:space="preserve">ng Schwann cells, axons </w:t>
      </w:r>
      <w:r w:rsidR="00D36552" w:rsidRPr="00153359">
        <w:rPr>
          <w:sz w:val="22"/>
        </w:rPr>
        <w:t xml:space="preserve">and </w:t>
      </w:r>
      <w:r w:rsidRPr="00153359">
        <w:rPr>
          <w:sz w:val="22"/>
        </w:rPr>
        <w:t xml:space="preserve">white matter </w:t>
      </w:r>
      <w:r w:rsidR="00D36552" w:rsidRPr="00153359">
        <w:rPr>
          <w:sz w:val="22"/>
        </w:rPr>
        <w:t>formation</w:t>
      </w:r>
      <w:r w:rsidR="00166D6F">
        <w:rPr>
          <w:sz w:val="22"/>
        </w:rPr>
        <w:t xml:space="preserve"> </w:t>
      </w:r>
      <w:r w:rsidR="00166D6F">
        <w:rPr>
          <w:sz w:val="22"/>
        </w:rPr>
        <w:fldChar w:fldCharType="begin"/>
      </w:r>
      <w:r w:rsidR="00166D6F">
        <w:rPr>
          <w:sz w:val="22"/>
        </w:rPr>
        <w:instrText xml:space="preserve"> ADDIN ZOTERO_ITEM CSL_CITATION {"citationID":"axPSfq4u","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166D6F">
        <w:rPr>
          <w:sz w:val="22"/>
        </w:rPr>
        <w:fldChar w:fldCharType="separate"/>
      </w:r>
      <w:r w:rsidR="00166D6F">
        <w:rPr>
          <w:noProof/>
          <w:sz w:val="22"/>
        </w:rPr>
        <w:t>(Guest et al.)</w:t>
      </w:r>
      <w:r w:rsidR="00166D6F">
        <w:rPr>
          <w:sz w:val="22"/>
        </w:rPr>
        <w:fldChar w:fldCharType="end"/>
      </w:r>
      <w:r w:rsidRPr="00153359">
        <w:rPr>
          <w:sz w:val="22"/>
        </w:rPr>
        <w:t xml:space="preserve">.  </w:t>
      </w:r>
      <w:r w:rsidR="00DA0A49">
        <w:rPr>
          <w:sz w:val="22"/>
        </w:rPr>
        <w:t>Similarly, OPC1</w:t>
      </w:r>
      <w:r w:rsidR="00705B0A">
        <w:rPr>
          <w:sz w:val="22"/>
        </w:rPr>
        <w:t>s</w:t>
      </w:r>
      <w:r w:rsidR="00DA0A49">
        <w:rPr>
          <w:sz w:val="22"/>
        </w:rPr>
        <w:t xml:space="preserve"> promote motor behavioral recovery including reduced </w:t>
      </w:r>
      <w:proofErr w:type="spellStart"/>
      <w:r w:rsidR="00DA0A49">
        <w:rPr>
          <w:sz w:val="22"/>
        </w:rPr>
        <w:t>cavition</w:t>
      </w:r>
      <w:proofErr w:type="spellEnd"/>
      <w:r w:rsidR="00DA0A49">
        <w:rPr>
          <w:sz w:val="22"/>
        </w:rPr>
        <w:t xml:space="preserve"> and increased myelination</w:t>
      </w:r>
      <w:r w:rsidR="008A19BF">
        <w:rPr>
          <w:sz w:val="22"/>
        </w:rPr>
        <w:t xml:space="preserve"> </w:t>
      </w:r>
      <w:r w:rsidR="008A19BF">
        <w:rPr>
          <w:sz w:val="22"/>
        </w:rPr>
        <w:fldChar w:fldCharType="begin"/>
      </w:r>
      <w:r w:rsidR="008A19BF">
        <w:rPr>
          <w:sz w:val="22"/>
        </w:rPr>
        <w:instrText xml:space="preserve"> ADDIN ZOTERO_ITEM CSL_CITATION {"citationID":"mzVikUaI","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8A19BF">
        <w:rPr>
          <w:sz w:val="22"/>
        </w:rPr>
        <w:fldChar w:fldCharType="separate"/>
      </w:r>
      <w:r w:rsidR="008A19BF">
        <w:rPr>
          <w:noProof/>
          <w:sz w:val="22"/>
        </w:rPr>
        <w:t>(Priest et al.)</w:t>
      </w:r>
      <w:r w:rsidR="008A19BF">
        <w:rPr>
          <w:sz w:val="22"/>
        </w:rPr>
        <w:fldChar w:fldCharType="end"/>
      </w:r>
      <w:r w:rsidR="00DA0A49">
        <w:rPr>
          <w:sz w:val="22"/>
        </w:rPr>
        <w:t>.</w:t>
      </w:r>
    </w:p>
    <w:p w14:paraId="6CF2EBF6" w14:textId="693C242B" w:rsidR="00CC4C75" w:rsidRDefault="00D440FD" w:rsidP="00A0265E">
      <w:pPr>
        <w:pStyle w:val="JHEPBody"/>
        <w:numPr>
          <w:ilvl w:val="0"/>
          <w:numId w:val="33"/>
        </w:numPr>
        <w:spacing w:line="480" w:lineRule="auto"/>
        <w:rPr>
          <w:sz w:val="22"/>
        </w:rPr>
      </w:pPr>
      <w:r w:rsidRPr="00395F2E">
        <w:rPr>
          <w:b/>
          <w:bCs/>
          <w:sz w:val="22"/>
        </w:rPr>
        <w:t>Biological factors</w:t>
      </w:r>
      <w:r w:rsidRPr="00395F2E">
        <w:rPr>
          <w:sz w:val="22"/>
        </w:rPr>
        <w:t xml:space="preserve">: </w:t>
      </w:r>
      <w:proofErr w:type="spellStart"/>
      <w:r w:rsidR="0043561A" w:rsidRPr="00395F2E">
        <w:rPr>
          <w:sz w:val="22"/>
        </w:rPr>
        <w:t>Cluterin</w:t>
      </w:r>
      <w:proofErr w:type="spellEnd"/>
      <w:r w:rsidR="0043561A" w:rsidRPr="00395F2E">
        <w:rPr>
          <w:sz w:val="22"/>
        </w:rPr>
        <w:t xml:space="preserve"> (CLU) promotes cell aggregation, and it has hypothesized that astrocytes and neurons in response to traumatic lesion</w:t>
      </w:r>
      <w:r w:rsidR="003155D4">
        <w:rPr>
          <w:sz w:val="22"/>
        </w:rPr>
        <w:t>s</w:t>
      </w:r>
      <w:r w:rsidR="0043561A" w:rsidRPr="00395F2E">
        <w:rPr>
          <w:sz w:val="22"/>
        </w:rPr>
        <w:t xml:space="preserve"> up-regulate CLU to preserve cell proximity.</w:t>
      </w:r>
      <w:r w:rsidR="00E04323" w:rsidRPr="00395F2E">
        <w:rPr>
          <w:sz w:val="22"/>
        </w:rPr>
        <w:t xml:space="preserve"> Apolipoprotein E (</w:t>
      </w:r>
      <w:proofErr w:type="spellStart"/>
      <w:r w:rsidR="00E04323" w:rsidRPr="00395F2E">
        <w:rPr>
          <w:sz w:val="22"/>
        </w:rPr>
        <w:t>apoE</w:t>
      </w:r>
      <w:proofErr w:type="spellEnd"/>
      <w:r w:rsidR="00E04323" w:rsidRPr="00395F2E">
        <w:rPr>
          <w:sz w:val="22"/>
        </w:rPr>
        <w:t xml:space="preserve">) </w:t>
      </w:r>
      <w:r w:rsidR="00CA6DE5" w:rsidRPr="00395F2E">
        <w:rPr>
          <w:sz w:val="22"/>
        </w:rPr>
        <w:t xml:space="preserve">is a plasma lipoprotein with an important role in lipid and cholesterol metabolism, </w:t>
      </w:r>
      <w:r w:rsidR="00E04323" w:rsidRPr="00395F2E">
        <w:rPr>
          <w:sz w:val="22"/>
        </w:rPr>
        <w:t xml:space="preserve">and deficiency of </w:t>
      </w:r>
      <w:proofErr w:type="spellStart"/>
      <w:r w:rsidR="00E04323" w:rsidRPr="00395F2E">
        <w:rPr>
          <w:sz w:val="22"/>
        </w:rPr>
        <w:t>apoE</w:t>
      </w:r>
      <w:proofErr w:type="spellEnd"/>
      <w:r w:rsidR="00E04323" w:rsidRPr="00395F2E">
        <w:rPr>
          <w:sz w:val="22"/>
        </w:rPr>
        <w:t xml:space="preserve"> increases inflammation and oxidative stress</w:t>
      </w:r>
      <w:r w:rsidR="0048052E">
        <w:rPr>
          <w:sz w:val="22"/>
        </w:rPr>
        <w:t>;</w:t>
      </w:r>
      <w:r w:rsidR="00E04323" w:rsidRPr="00395F2E">
        <w:rPr>
          <w:sz w:val="22"/>
        </w:rPr>
        <w:t xml:space="preserve"> reducing functional recovery after SCI</w:t>
      </w:r>
      <w:r w:rsidR="00CA6DE5" w:rsidRPr="00395F2E">
        <w:rPr>
          <w:sz w:val="22"/>
        </w:rPr>
        <w:t xml:space="preserve"> </w:t>
      </w:r>
      <w:r w:rsidR="000924E9" w:rsidRPr="00395F2E">
        <w:rPr>
          <w:sz w:val="22"/>
        </w:rPr>
        <w:fldChar w:fldCharType="begin"/>
      </w:r>
      <w:r w:rsidR="000924E9"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000924E9" w:rsidRPr="00395F2E">
        <w:rPr>
          <w:sz w:val="22"/>
        </w:rPr>
        <w:fldChar w:fldCharType="separate"/>
      </w:r>
      <w:r w:rsidR="000924E9" w:rsidRPr="00395F2E">
        <w:rPr>
          <w:noProof/>
          <w:sz w:val="22"/>
        </w:rPr>
        <w:t>(Cheng et al.)</w:t>
      </w:r>
      <w:r w:rsidR="000924E9" w:rsidRPr="00395F2E">
        <w:rPr>
          <w:sz w:val="22"/>
        </w:rPr>
        <w:fldChar w:fldCharType="end"/>
      </w:r>
      <w:r w:rsidR="00E04323" w:rsidRPr="00395F2E">
        <w:rPr>
          <w:sz w:val="22"/>
        </w:rPr>
        <w:t>.</w:t>
      </w:r>
      <w:r w:rsidR="00737C00" w:rsidRPr="00395F2E">
        <w:rPr>
          <w:sz w:val="22"/>
        </w:rPr>
        <w:t xml:space="preserve"> </w:t>
      </w:r>
      <w:r w:rsidRPr="00395F2E">
        <w:rPr>
          <w:sz w:val="22"/>
        </w:rPr>
        <w:t xml:space="preserve">Monocyte chemoattractant protein-1 </w:t>
      </w:r>
      <w:r w:rsidR="0003722B" w:rsidRPr="00395F2E">
        <w:rPr>
          <w:sz w:val="22"/>
        </w:rPr>
        <w:t xml:space="preserve">(MCP-1 or CCL2) </w:t>
      </w:r>
      <w:r w:rsidR="00DC4173" w:rsidRPr="00395F2E">
        <w:rPr>
          <w:sz w:val="22"/>
        </w:rPr>
        <w:t xml:space="preserve">is a chemoattractant molecule which </w:t>
      </w:r>
      <w:r w:rsidR="0003722B" w:rsidRPr="00395F2E">
        <w:rPr>
          <w:sz w:val="22"/>
        </w:rPr>
        <w:t xml:space="preserve">plays an important neuroprotective </w:t>
      </w:r>
      <w:r w:rsidR="00CF479E" w:rsidRPr="00395F2E">
        <w:rPr>
          <w:sz w:val="22"/>
        </w:rPr>
        <w:t>and anti-apoptosis role in SCI</w:t>
      </w:r>
      <w:r w:rsidR="00A63BB5" w:rsidRPr="00395F2E">
        <w:rPr>
          <w:sz w:val="22"/>
        </w:rPr>
        <w:t xml:space="preserve"> </w:t>
      </w:r>
      <w:r w:rsidR="00A63BB5" w:rsidRPr="00395F2E">
        <w:rPr>
          <w:sz w:val="22"/>
        </w:rPr>
        <w:fldChar w:fldCharType="begin"/>
      </w:r>
      <w:r w:rsidR="00A63BB5"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00A63BB5" w:rsidRPr="00395F2E">
        <w:rPr>
          <w:sz w:val="22"/>
        </w:rPr>
        <w:fldChar w:fldCharType="separate"/>
      </w:r>
      <w:r w:rsidR="00A63BB5" w:rsidRPr="00395F2E">
        <w:rPr>
          <w:noProof/>
          <w:sz w:val="22"/>
        </w:rPr>
        <w:t>(Tang et al.)</w:t>
      </w:r>
      <w:r w:rsidR="00A63BB5" w:rsidRPr="00395F2E">
        <w:rPr>
          <w:sz w:val="22"/>
        </w:rPr>
        <w:fldChar w:fldCharType="end"/>
      </w:r>
      <w:r w:rsidR="00CF479E" w:rsidRPr="00395F2E">
        <w:rPr>
          <w:sz w:val="22"/>
        </w:rPr>
        <w:t>.</w:t>
      </w:r>
      <w:r w:rsidR="004D489F" w:rsidRPr="00395F2E">
        <w:rPr>
          <w:sz w:val="22"/>
        </w:rPr>
        <w:t xml:space="preserve"> </w:t>
      </w:r>
      <w:r w:rsidR="00E251CE" w:rsidRPr="00395F2E">
        <w:rPr>
          <w:sz w:val="22"/>
        </w:rPr>
        <w:t xml:space="preserve">The NSC </w:t>
      </w:r>
      <w:r w:rsidR="009B726B">
        <w:rPr>
          <w:sz w:val="22"/>
        </w:rPr>
        <w:t>promotes</w:t>
      </w:r>
      <w:r w:rsidR="0048052E">
        <w:rPr>
          <w:sz w:val="22"/>
        </w:rPr>
        <w:t xml:space="preserve"> </w:t>
      </w:r>
      <w:r w:rsidR="00E251CE" w:rsidRPr="00395F2E">
        <w:rPr>
          <w:sz w:val="22"/>
        </w:rPr>
        <w:t xml:space="preserve">interaction between neural stem cells such as OPC1 </w:t>
      </w:r>
      <w:r w:rsidR="008333C8" w:rsidRPr="00395F2E">
        <w:rPr>
          <w:sz w:val="22"/>
        </w:rPr>
        <w:t>cells</w:t>
      </w:r>
      <w:r w:rsidR="00702CD7">
        <w:rPr>
          <w:sz w:val="22"/>
        </w:rPr>
        <w:t xml:space="preserve"> </w:t>
      </w:r>
      <w:r w:rsidR="00702CD7">
        <w:rPr>
          <w:sz w:val="22"/>
        </w:rPr>
        <w:fldChar w:fldCharType="begin"/>
      </w:r>
      <w:r w:rsidR="00702CD7">
        <w:rPr>
          <w:sz w:val="22"/>
        </w:rPr>
        <w:instrText xml:space="preserve"> ADDIN ZOTERO_ITEM CSL_CITATION {"citationID":"pu6oJoXZ","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702CD7">
        <w:rPr>
          <w:sz w:val="22"/>
        </w:rPr>
        <w:fldChar w:fldCharType="separate"/>
      </w:r>
      <w:r w:rsidR="00702CD7">
        <w:rPr>
          <w:noProof/>
          <w:sz w:val="22"/>
        </w:rPr>
        <w:t>(Guest et al.)</w:t>
      </w:r>
      <w:r w:rsidR="00702CD7">
        <w:rPr>
          <w:sz w:val="22"/>
        </w:rPr>
        <w:fldChar w:fldCharType="end"/>
      </w:r>
      <w:r w:rsidR="008333C8" w:rsidRPr="00395F2E">
        <w:rPr>
          <w:sz w:val="22"/>
        </w:rPr>
        <w:t xml:space="preserve">. The OPCs within the scaffold </w:t>
      </w:r>
      <w:r w:rsidR="00950644" w:rsidRPr="00395F2E">
        <w:rPr>
          <w:sz w:val="22"/>
        </w:rPr>
        <w:t xml:space="preserve">by </w:t>
      </w:r>
      <w:r w:rsidR="008333C8" w:rsidRPr="00395F2E">
        <w:rPr>
          <w:sz w:val="22"/>
        </w:rPr>
        <w:t>secreting the</w:t>
      </w:r>
      <w:r w:rsidR="00950644" w:rsidRPr="00395F2E">
        <w:rPr>
          <w:sz w:val="22"/>
        </w:rPr>
        <w:t>se</w:t>
      </w:r>
      <w:r w:rsidR="008333C8" w:rsidRPr="00395F2E">
        <w:rPr>
          <w:sz w:val="22"/>
        </w:rPr>
        <w:t xml:space="preserve"> factors</w:t>
      </w:r>
      <w:r w:rsidR="001613E5" w:rsidRPr="00395F2E">
        <w:rPr>
          <w:sz w:val="22"/>
        </w:rPr>
        <w:t>;</w:t>
      </w:r>
      <w:r w:rsidR="008333C8" w:rsidRPr="00395F2E">
        <w:rPr>
          <w:sz w:val="22"/>
        </w:rPr>
        <w:t xml:space="preserve"> amplify the scaffold positive neural effect</w:t>
      </w:r>
      <w:r w:rsidR="00C37250" w:rsidRPr="00395F2E">
        <w:rPr>
          <w:sz w:val="22"/>
        </w:rPr>
        <w:t>;</w:t>
      </w:r>
      <w:r w:rsidR="008333C8" w:rsidRPr="00395F2E">
        <w:rPr>
          <w:sz w:val="22"/>
        </w:rPr>
        <w:t xml:space="preserve"> promoting neural repair, axonal growth and glial differentiation</w:t>
      </w:r>
      <w:r w:rsidR="002559B0">
        <w:rPr>
          <w:sz w:val="22"/>
        </w:rPr>
        <w:t xml:space="preserve"> </w:t>
      </w:r>
      <w:r w:rsidR="002559B0">
        <w:rPr>
          <w:sz w:val="22"/>
        </w:rPr>
        <w:fldChar w:fldCharType="begin"/>
      </w:r>
      <w:r w:rsidR="002559B0">
        <w:rPr>
          <w:sz w:val="22"/>
        </w:rPr>
        <w:instrText xml:space="preserve"> ADDIN ZOTERO_ITEM CSL_CITATION {"citationID":"gjRnjdhY","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2559B0">
        <w:rPr>
          <w:sz w:val="22"/>
        </w:rPr>
        <w:fldChar w:fldCharType="separate"/>
      </w:r>
      <w:r w:rsidR="002559B0">
        <w:rPr>
          <w:noProof/>
          <w:sz w:val="22"/>
        </w:rPr>
        <w:t>(Priest et al.)</w:t>
      </w:r>
      <w:r w:rsidR="002559B0">
        <w:rPr>
          <w:sz w:val="22"/>
        </w:rPr>
        <w:fldChar w:fldCharType="end"/>
      </w:r>
      <w:r w:rsidR="008333C8" w:rsidRPr="00395F2E">
        <w:rPr>
          <w:sz w:val="22"/>
        </w:rPr>
        <w:t>.</w:t>
      </w:r>
    </w:p>
    <w:p w14:paraId="0CE3253D" w14:textId="218064F1" w:rsidR="00E97250" w:rsidRDefault="00FB4D8D" w:rsidP="00A0265E">
      <w:pPr>
        <w:pStyle w:val="JHEPBody"/>
        <w:numPr>
          <w:ilvl w:val="0"/>
          <w:numId w:val="33"/>
        </w:numPr>
        <w:spacing w:line="480" w:lineRule="auto"/>
        <w:rPr>
          <w:sz w:val="22"/>
        </w:rPr>
      </w:pPr>
      <w:proofErr w:type="spellStart"/>
      <w:r>
        <w:rPr>
          <w:b/>
          <w:bCs/>
          <w:sz w:val="22"/>
        </w:rPr>
        <w:t>hAlu</w:t>
      </w:r>
      <w:proofErr w:type="spellEnd"/>
      <w:r w:rsidRPr="00FB4D8D">
        <w:rPr>
          <w:sz w:val="22"/>
        </w:rPr>
        <w:t>:</w:t>
      </w:r>
      <w:r>
        <w:rPr>
          <w:sz w:val="22"/>
        </w:rPr>
        <w:t xml:space="preserve"> </w:t>
      </w:r>
      <w:r w:rsidR="00E97250">
        <w:rPr>
          <w:sz w:val="22"/>
        </w:rPr>
        <w:t>is a genetic marker to assess the biodistribution of transplanted cells</w:t>
      </w:r>
      <w:r w:rsidR="008E277C">
        <w:rPr>
          <w:sz w:val="22"/>
        </w:rPr>
        <w:t xml:space="preserve"> and gives an efficacy measurement of the product</w:t>
      </w:r>
      <w:r w:rsidR="001E093D">
        <w:rPr>
          <w:sz w:val="22"/>
        </w:rPr>
        <w:t xml:space="preserve">. Using </w:t>
      </w:r>
      <w:proofErr w:type="spellStart"/>
      <w:r w:rsidR="001E093D">
        <w:rPr>
          <w:sz w:val="22"/>
        </w:rPr>
        <w:t>hAlu</w:t>
      </w:r>
      <w:proofErr w:type="spellEnd"/>
      <w:r w:rsidR="001E093D">
        <w:rPr>
          <w:sz w:val="22"/>
        </w:rPr>
        <w:t xml:space="preserve"> markers, we know </w:t>
      </w:r>
      <w:r w:rsidR="008E277C">
        <w:rPr>
          <w:sz w:val="22"/>
        </w:rPr>
        <w:t xml:space="preserve">the distribution of the cells at the targeted site; their levels within the site as well </w:t>
      </w:r>
      <w:r w:rsidR="006C08F6">
        <w:rPr>
          <w:sz w:val="22"/>
        </w:rPr>
        <w:t>for</w:t>
      </w:r>
      <w:r w:rsidR="008E277C">
        <w:rPr>
          <w:sz w:val="22"/>
        </w:rPr>
        <w:t xml:space="preserve"> the rest of the body of the host</w:t>
      </w:r>
      <w:r w:rsidR="001E093D">
        <w:rPr>
          <w:sz w:val="22"/>
        </w:rPr>
        <w:t>; which then</w:t>
      </w:r>
      <w:r w:rsidR="008E277C">
        <w:rPr>
          <w:sz w:val="22"/>
        </w:rPr>
        <w:t xml:space="preserve"> </w:t>
      </w:r>
      <w:r w:rsidR="001E093D">
        <w:rPr>
          <w:sz w:val="22"/>
        </w:rPr>
        <w:t>gives</w:t>
      </w:r>
      <w:r w:rsidR="008E277C">
        <w:rPr>
          <w:sz w:val="22"/>
        </w:rPr>
        <w:t xml:space="preserve"> an indication of the toxicity of the therapy.</w:t>
      </w:r>
      <w:r w:rsidR="001E093D">
        <w:rPr>
          <w:sz w:val="22"/>
        </w:rPr>
        <w:t xml:space="preserve"> At low doses,</w:t>
      </w:r>
      <w:r w:rsidR="008E277C">
        <w:rPr>
          <w:sz w:val="22"/>
        </w:rPr>
        <w:t xml:space="preserve"> OPC1 </w:t>
      </w:r>
      <w:r w:rsidR="001E093D">
        <w:rPr>
          <w:sz w:val="22"/>
        </w:rPr>
        <w:t>cells are limited to the spinal cord and lower brainstem, while remaining minimal or absent from the CSF or blood</w:t>
      </w:r>
      <w:r w:rsidR="006C08F6">
        <w:rPr>
          <w:sz w:val="22"/>
        </w:rPr>
        <w:t xml:space="preserve"> </w:t>
      </w:r>
      <w:r w:rsidR="006C08F6">
        <w:rPr>
          <w:sz w:val="22"/>
        </w:rPr>
        <w:fldChar w:fldCharType="begin"/>
      </w:r>
      <w:r w:rsidR="006C08F6">
        <w:rPr>
          <w:sz w:val="22"/>
        </w:rPr>
        <w:instrText xml:space="preserve"> ADDIN ZOTERO_ITEM CSL_CITATION {"citationID":"GKfQGpZO","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006C08F6">
        <w:rPr>
          <w:sz w:val="22"/>
        </w:rPr>
        <w:fldChar w:fldCharType="separate"/>
      </w:r>
      <w:r w:rsidR="006C08F6">
        <w:rPr>
          <w:noProof/>
          <w:sz w:val="22"/>
        </w:rPr>
        <w:t>(Manley et al.)</w:t>
      </w:r>
      <w:r w:rsidR="006C08F6">
        <w:rPr>
          <w:sz w:val="22"/>
        </w:rPr>
        <w:fldChar w:fldCharType="end"/>
      </w:r>
      <w:r w:rsidR="001E093D">
        <w:rPr>
          <w:sz w:val="22"/>
        </w:rPr>
        <w:t>.</w:t>
      </w:r>
      <w:r w:rsidR="008E277C">
        <w:rPr>
          <w:sz w:val="22"/>
        </w:rPr>
        <w:t xml:space="preserve"> </w:t>
      </w:r>
    </w:p>
    <w:p w14:paraId="4D06A5C0" w14:textId="7C5D33E8" w:rsidR="00DF5CF8" w:rsidRPr="008B22A0" w:rsidRDefault="00B14BE0" w:rsidP="008B22A0">
      <w:pPr>
        <w:pStyle w:val="JHEPBody"/>
        <w:numPr>
          <w:ilvl w:val="0"/>
          <w:numId w:val="33"/>
        </w:numPr>
        <w:spacing w:line="480" w:lineRule="auto"/>
        <w:rPr>
          <w:bCs/>
          <w:sz w:val="20"/>
          <w:szCs w:val="20"/>
          <w:lang w:bidi="en-US"/>
        </w:rPr>
      </w:pPr>
      <w:r w:rsidRPr="00A0265E">
        <w:rPr>
          <w:rFonts w:cs="Tahoma"/>
          <w:b/>
          <w:sz w:val="22"/>
          <w:lang w:bidi="en-US"/>
        </w:rPr>
        <w:t xml:space="preserve">Tumorigenicity: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sidR="007A1B24">
        <w:rPr>
          <w:rFonts w:cs="Tahoma"/>
          <w:bCs/>
          <w:sz w:val="22"/>
          <w:lang w:bidi="en-US"/>
        </w:rPr>
        <w:t xml:space="preserve">Toxicology assessment of OPC1 have been </w:t>
      </w:r>
      <w:r w:rsidR="007A1B24">
        <w:rPr>
          <w:rFonts w:cs="Tahoma"/>
          <w:bCs/>
          <w:sz w:val="22"/>
          <w:lang w:bidi="en-US"/>
        </w:rPr>
        <w:lastRenderedPageBreak/>
        <w:t xml:space="preserve">performed concluding that these cells do not induce changes in hematology, coagulation, </w:t>
      </w:r>
      <w:r w:rsidR="005C610E">
        <w:rPr>
          <w:rFonts w:cs="Tahoma"/>
          <w:bCs/>
          <w:sz w:val="22"/>
          <w:lang w:bidi="en-US"/>
        </w:rPr>
        <w:t>urinalysis</w:t>
      </w:r>
      <w:r w:rsidR="007A1B24">
        <w:rPr>
          <w:rFonts w:cs="Tahoma"/>
          <w:bCs/>
          <w:sz w:val="22"/>
          <w:lang w:bidi="en-US"/>
        </w:rPr>
        <w:t xml:space="preserve"> or clinical observations in animal models or patients</w:t>
      </w:r>
      <w:r w:rsidR="006C08F6">
        <w:rPr>
          <w:rFonts w:cs="Tahoma"/>
          <w:bCs/>
          <w:sz w:val="22"/>
          <w:lang w:bidi="en-US"/>
        </w:rPr>
        <w:t xml:space="preserve"> </w:t>
      </w:r>
      <w:r w:rsidR="006C08F6">
        <w:rPr>
          <w:rFonts w:cs="Tahoma"/>
          <w:bCs/>
          <w:sz w:val="22"/>
          <w:lang w:bidi="en-US"/>
        </w:rPr>
        <w:fldChar w:fldCharType="begin"/>
      </w:r>
      <w:r w:rsidR="006C08F6">
        <w:rPr>
          <w:rFonts w:cs="Tahoma"/>
          <w:bCs/>
          <w:sz w:val="22"/>
          <w:lang w:bidi="en-US"/>
        </w:rPr>
        <w:instrText xml:space="preserve"> ADDIN ZOTERO_ITEM CSL_CITATION {"citationID":"tGSyjjX5","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6C08F6">
        <w:rPr>
          <w:rFonts w:cs="Tahoma"/>
          <w:bCs/>
          <w:sz w:val="22"/>
          <w:lang w:bidi="en-US"/>
        </w:rPr>
        <w:fldChar w:fldCharType="separate"/>
      </w:r>
      <w:r w:rsidR="006C08F6">
        <w:rPr>
          <w:rFonts w:cs="Tahoma"/>
          <w:bCs/>
          <w:noProof/>
          <w:sz w:val="22"/>
          <w:lang w:bidi="en-US"/>
        </w:rPr>
        <w:t>(Priest et al.)</w:t>
      </w:r>
      <w:r w:rsidR="006C08F6">
        <w:rPr>
          <w:rFonts w:cs="Tahoma"/>
          <w:bCs/>
          <w:sz w:val="22"/>
          <w:lang w:bidi="en-US"/>
        </w:rPr>
        <w:fldChar w:fldCharType="end"/>
      </w:r>
      <w:r w:rsidR="007A1B24">
        <w:rPr>
          <w:rFonts w:cs="Tahoma"/>
          <w:bCs/>
          <w:sz w:val="22"/>
          <w:lang w:bidi="en-US"/>
        </w:rPr>
        <w:t>.</w:t>
      </w:r>
    </w:p>
    <w:p w14:paraId="5AA40F0C" w14:textId="364EF4D2" w:rsidR="00274369" w:rsidRDefault="00974719" w:rsidP="00974719">
      <w:pPr>
        <w:pStyle w:val="Heading2"/>
      </w:pPr>
      <w:r>
        <w:t>E – Verification and Validation</w:t>
      </w:r>
    </w:p>
    <w:p w14:paraId="4DCA2B55" w14:textId="6E6C1696" w:rsidR="003D56EB" w:rsidRDefault="00551058" w:rsidP="0043376A">
      <w:pPr>
        <w:pStyle w:val="SubsectionTitle"/>
      </w:pPr>
      <w:r>
        <w:t>Verification</w:t>
      </w:r>
    </w:p>
    <w:p w14:paraId="0D7BCC8C" w14:textId="7ACE55CD" w:rsidR="0043376A" w:rsidRDefault="003445CA" w:rsidP="0043376A">
      <w:r w:rsidRPr="00D83180">
        <w:rPr>
          <w:b/>
          <w:bCs/>
        </w:rPr>
        <w:t>Motor recovery</w:t>
      </w:r>
      <w:r>
        <w:t xml:space="preserve">: </w:t>
      </w:r>
      <w:r w:rsidR="00E103BB">
        <w:t>assessment</w:t>
      </w:r>
      <w:r w:rsidR="002B6DF1">
        <w:t xml:space="preserve"> of motor recovery in SCI is measured using different scoring systems. In a study</w:t>
      </w:r>
      <w:r w:rsidR="007E5425">
        <w:t xml:space="preserve"> </w:t>
      </w:r>
      <w:r w:rsidR="007E5425">
        <w:fldChar w:fldCharType="begin"/>
      </w:r>
      <w:r w:rsidR="00B31F09">
        <w:instrText xml:space="preserve"> ADDIN ZOTERO_ITEM CSL_CITATION {"citationID":"dIJ2QJml","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dontUpdate":true,"noteIndex":0},"citationItems":[{"id":4834,"uris":["http://zotero.org/users/7286058/items/RAMIBQR8"],"itemData":{"id":4834,"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007E5425">
        <w:fldChar w:fldCharType="separate"/>
      </w:r>
      <w:r w:rsidR="007E5425" w:rsidRPr="007E5425">
        <w:rPr>
          <w:rFonts w:cs="Tahoma"/>
        </w:rPr>
        <w:t>(Teng et al.</w:t>
      </w:r>
      <w:r w:rsidR="007E5425">
        <w:rPr>
          <w:rFonts w:cs="Tahoma"/>
        </w:rPr>
        <w:t>)</w:t>
      </w:r>
      <w:r w:rsidR="007E5425">
        <w:fldChar w:fldCharType="end"/>
      </w:r>
      <w:r w:rsidR="002B6DF1">
        <w:t>, using a PLGA scaffold seeded with neural stem cells promoted long-term locomotor recovery (&gt;= 1 year in some animals) in adult rat model of SCI compared to a lesion only control group.</w:t>
      </w:r>
      <w:r w:rsidR="008D2A02">
        <w:t xml:space="preserve"> A cut of 4mm at the T9-T10 level was performed in a population of rodents</w:t>
      </w:r>
      <w:r w:rsidR="00A92D89">
        <w:t xml:space="preserve">. The inner and outer scaffolds were both made from a mixture of PLGA (MW ~ 40,000); PLGA (MW ~ 30,000) and </w:t>
      </w:r>
      <w:proofErr w:type="spellStart"/>
      <w:r w:rsidR="00A92D89">
        <w:t>polylysine</w:t>
      </w:r>
      <w:proofErr w:type="spellEnd"/>
      <w:r w:rsidR="00A92D89">
        <w:t xml:space="preserve"> block (MW ~ 2000)</w:t>
      </w:r>
      <w:r w:rsidR="006F10C6">
        <w:t xml:space="preserve"> with a degradation rate of about 30-60 days using for the inner scaffold a slat-leaching process and the outer scaffold. A solid-liquid phase separation technic. </w:t>
      </w:r>
      <w:r w:rsidR="006F376C">
        <w:t>4</w:t>
      </w:r>
      <w:r w:rsidR="00AB5129">
        <w:t xml:space="preserve"> groups of rats were designed: (1) </w:t>
      </w:r>
      <w:r w:rsidR="006F376C">
        <w:t xml:space="preserve">scaffold + NSCs, </w:t>
      </w:r>
      <w:r w:rsidR="00AB5129">
        <w:t>(2) scaffold alone</w:t>
      </w:r>
      <w:r w:rsidR="006F376C">
        <w:t xml:space="preserve">, (3) NSCs in the SCI, </w:t>
      </w:r>
      <w:r w:rsidR="00163CCD">
        <w:t>s</w:t>
      </w:r>
      <w:r w:rsidR="00AB5129">
        <w:t>and (</w:t>
      </w:r>
      <w:r w:rsidR="006F376C">
        <w:t>4</w:t>
      </w:r>
      <w:r w:rsidR="00AB5129">
        <w:t>)</w:t>
      </w:r>
      <w:r w:rsidR="006F376C">
        <w:t xml:space="preserve"> lesion-control</w:t>
      </w:r>
      <w:r w:rsidR="00AB5129">
        <w:t xml:space="preserve">. </w:t>
      </w:r>
      <w:r w:rsidR="00C71638">
        <w:t xml:space="preserve">One day postinjury </w:t>
      </w:r>
      <w:r w:rsidR="0005492C">
        <w:t>(</w:t>
      </w:r>
      <w:proofErr w:type="spellStart"/>
      <w:r w:rsidR="0005492C">
        <w:t>p.i.</w:t>
      </w:r>
      <w:proofErr w:type="spellEnd"/>
      <w:r w:rsidR="0005492C">
        <w:t xml:space="preserve">) </w:t>
      </w:r>
      <w:r w:rsidR="00C71638">
        <w:t>and then weekly, behavioral assessment of the rats were performed using the open-fi</w:t>
      </w:r>
      <w:r w:rsidR="0005492C">
        <w:t>el</w:t>
      </w:r>
      <w:r w:rsidR="00C71638">
        <w:t xml:space="preserve">d </w:t>
      </w:r>
      <w:r w:rsidR="0005492C">
        <w:t>B</w:t>
      </w:r>
      <w:r w:rsidR="00C71638">
        <w:t>BB scale.</w:t>
      </w:r>
      <w:r w:rsidR="0005492C">
        <w:t xml:space="preserve"> At 70 days </w:t>
      </w:r>
      <w:proofErr w:type="spellStart"/>
      <w:r w:rsidR="0005492C">
        <w:t>p.i.</w:t>
      </w:r>
      <w:proofErr w:type="spellEnd"/>
      <w:r w:rsidR="0005492C">
        <w:t>, 69% scaffold plus cells groups, 54% of the scaffold alone, and only 17% of the cells-alone, and 33% of lesion-control groups attained a score of at least 10 (threshold of significant walking behavior)</w:t>
      </w:r>
      <w:r w:rsidR="005C2CC2">
        <w:t xml:space="preserve">. Another experiment, scaffold implanted monkeys showed significantly improved kinematic recovery compared to the control group </w:t>
      </w:r>
      <w:r w:rsidR="005C2CC2">
        <w:fldChar w:fldCharType="begin"/>
      </w:r>
      <w:r w:rsidR="005C2CC2">
        <w:instrText xml:space="preserve"> ADDIN ZOTERO_ITEM CSL_CITATION {"citationID":"4RWlnVzg","properties":{"formattedCitation":"(Slotkin et al.)","plainCitation":"(Slotkin et al.)","noteIndex":0},"citationItems":[{"id":4830,"uris":["http://zotero.org/users/7286058/items/WAYXJWAW"],"itemData":{"id":4830,"type":"article-journal","abstract":"Tissue loss signiﬁcantly reduces the potential for functional recovery after spinal cord injury. We previously showed that implantation of porous scaffolds composed of a biodegradable and biocompatible block copolymer of Poly-lactic-co-glycolic acid and Poly-L-lysine improves functional recovery and reduces spinal cord tissue injury after spinal cord hemisection injury in rats. Here, we evaluated the safety and efﬁcacy of porous scaffolds in non-human Old-World primates (Chlorocebus sabaeus) after a partial and complete lateral hemisection of the thoracic spinal cord. Detailed analyses of kinematics and muscle activity revealed that by twelve weeks after injury fully hemisected monkeys implanted with scaffolds exhibited signiﬁcantly improved recovery of locomotion compared to non-implanted control animals. Twelve weeks after injury, histological analysis demonstrated that the spinal cords of monkeys with a hemisection injury implanted with scaffolds underwent appositional healing characterized by a significant increase in remodeled tissue in the region of the hemisection compared to non-implanted controls. The number of glial ﬁbrillary acidic protein immunopositive astrocytes was diminished within the inner regions of the remodeled tissue layer in treated animals. Activated macrophage and microglia were present diffusely throughout the remodeled tissue and concentrated at the interface between the preserved spinal cord tissue and the remodeled tissue layer. Numerous unphosphorylated neuroﬁlament H and neuronal growth associated protein positive ﬁbers and myelin basic protein positive cells may indicate neural sprouting inside the remodeled tissue layer of treated monkeys. These results support the safety and efﬁcacy of polymer scaffolds in a primate model of acute spinal cord injury. A device substantially similar to the device described here is the subject of an ongoing human clinical trial.","container-title":"Biomaterials","DOI":"10.1016/j.biomaterials.2017.01.024","ISSN":"01429612","journalAbbreviation":"Biomaterials","language":"en","page":"63-76","source":"DOI.org (Crossref)","title":"Biodegradable scaffolds promote tissue remodeling and functional improvement in non-human primates with acute spinal cord injury","URL":"https://linkinghub.elsevier.com/retrieve/pii/S0142961217300388","volume":"123","author":[{"family":"Slotkin","given":"Jonathan R."},{"family":"Pritchard","given":"Christopher D."},{"family":"Luque","given":"Brian"},{"family":"Ye","given":"Janice"},{"family":"Layer","given":"Richard T."},{"family":"Lawrence","given":"Mathew S."},{"family":"O'Shea","given":"Timothy M."},{"family":"Roy","given":"Roland R."},{"family":"Zhong","given":"Hui"},{"family":"Vollenweider","given":"Isabel"},{"family":"Edgerton","given":"V. Reggie"},{"family":"Courtine","given":"Grégoire"},{"family":"Woodard","given":"Eric J."},{"family":"Langer","given":"Robert"}],"accessed":{"date-parts":[["2022",10,29]]},"issued":{"date-parts":[["2017",4]]}}}],"schema":"https://github.com/citation-style-language/schema/raw/master/csl-citation.json"} </w:instrText>
      </w:r>
      <w:r w:rsidR="005C2CC2">
        <w:fldChar w:fldCharType="separate"/>
      </w:r>
      <w:r w:rsidR="005C2CC2">
        <w:rPr>
          <w:noProof/>
        </w:rPr>
        <w:t>(Slotkin et al.)</w:t>
      </w:r>
      <w:r w:rsidR="005C2CC2">
        <w:fldChar w:fldCharType="end"/>
      </w:r>
      <w:r w:rsidR="00350B30">
        <w:t xml:space="preserve">. In another study, motor behavioral recovery was measured using </w:t>
      </w:r>
      <w:r w:rsidR="00E8738F">
        <w:t xml:space="preserve">the </w:t>
      </w:r>
      <w:proofErr w:type="spellStart"/>
      <w:r w:rsidR="00E8738F">
        <w:t>TreadScan</w:t>
      </w:r>
      <w:proofErr w:type="spellEnd"/>
      <w:r w:rsidR="00E8738F">
        <w:t xml:space="preserve"> scoring system</w:t>
      </w:r>
      <w:r w:rsidR="00124E5E">
        <w:t xml:space="preserve"> on </w:t>
      </w:r>
      <w:r w:rsidR="004601B4">
        <w:t xml:space="preserve">an </w:t>
      </w:r>
      <w:r w:rsidR="00124E5E">
        <w:t>adult rat population subjected to SCI at C5 level.</w:t>
      </w:r>
      <w:r w:rsidR="00350B30">
        <w:t xml:space="preserve"> </w:t>
      </w:r>
      <w:r w:rsidR="00B753B9">
        <w:t>One week after the injury, OPC1s (2.4 x 10</w:t>
      </w:r>
      <w:r w:rsidR="00B753B9" w:rsidRPr="00B753B9">
        <w:rPr>
          <w:vertAlign w:val="superscript"/>
        </w:rPr>
        <w:t>5</w:t>
      </w:r>
      <w:r w:rsidR="00B753B9">
        <w:t xml:space="preserve"> cells per rat), were injected directly into the spinal cord close to the injury site.</w:t>
      </w:r>
      <w:r w:rsidR="00D83180">
        <w:t xml:space="preserve"> Assessment of the locomotor performance was performed prior and at 1,2 and 4 months </w:t>
      </w:r>
      <w:proofErr w:type="spellStart"/>
      <w:proofErr w:type="gramStart"/>
      <w:r w:rsidR="00D83180">
        <w:t>p.i.</w:t>
      </w:r>
      <w:proofErr w:type="spellEnd"/>
      <w:r w:rsidR="00D83180">
        <w:t>.</w:t>
      </w:r>
      <w:proofErr w:type="gramEnd"/>
      <w:r w:rsidR="00D55C0E">
        <w:t xml:space="preserve"> Compared to animals treated with Hank’s balanced salt solution, OPC1 animals exhibited the greatest score improvements more closely matching the uninjured animals</w:t>
      </w:r>
      <w:r w:rsidR="00A16265">
        <w:t xml:space="preserve"> </w:t>
      </w:r>
      <w:r w:rsidR="00A16265">
        <w:fldChar w:fldCharType="begin"/>
      </w:r>
      <w:r w:rsidR="00A16265">
        <w:instrText xml:space="preserve"> ADDIN ZOTERO_ITEM CSL_CITATION {"citationID":"65OlPjMq","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00A16265">
        <w:fldChar w:fldCharType="separate"/>
      </w:r>
      <w:r w:rsidR="00A16265">
        <w:rPr>
          <w:noProof/>
        </w:rPr>
        <w:t>(Manley et al.)</w:t>
      </w:r>
      <w:r w:rsidR="00A16265">
        <w:fldChar w:fldCharType="end"/>
      </w:r>
      <w:r w:rsidR="00D55C0E">
        <w:t>.</w:t>
      </w:r>
    </w:p>
    <w:p w14:paraId="666E2E77" w14:textId="2D9D7CA8" w:rsidR="00DB2E16" w:rsidRDefault="00DB2E16" w:rsidP="00DB2E16">
      <w:pPr>
        <w:pStyle w:val="Body"/>
        <w:rPr>
          <w:bCs w:val="0"/>
        </w:rPr>
      </w:pPr>
      <w:r w:rsidRPr="00DB2E16">
        <w:rPr>
          <w:b/>
        </w:rPr>
        <w:t>Intraspinal Pressure</w:t>
      </w:r>
      <w:r>
        <w:rPr>
          <w:b/>
        </w:rPr>
        <w:t xml:space="preserve">: </w:t>
      </w:r>
      <w:r w:rsidR="00211205">
        <w:rPr>
          <w:bCs w:val="0"/>
        </w:rPr>
        <w:t>in this study</w:t>
      </w:r>
      <w:r w:rsidR="000D02CD">
        <w:rPr>
          <w:bCs w:val="0"/>
        </w:rPr>
        <w:t xml:space="preserve"> </w:t>
      </w:r>
      <w:r w:rsidR="000D02CD">
        <w:rPr>
          <w:bCs w:val="0"/>
        </w:rPr>
        <w:fldChar w:fldCharType="begin"/>
      </w:r>
      <w:r w:rsidR="000D02CD">
        <w:rPr>
          <w:bCs w:val="0"/>
        </w:rPr>
        <w:instrText xml:space="preserve"> ADDIN ZOTERO_ITEM CSL_CITATION {"citationID":"HG4v3VlG","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0D02CD">
        <w:rPr>
          <w:bCs w:val="0"/>
        </w:rPr>
        <w:fldChar w:fldCharType="separate"/>
      </w:r>
      <w:r w:rsidR="000D02CD">
        <w:rPr>
          <w:bCs w:val="0"/>
          <w:noProof/>
        </w:rPr>
        <w:t>(Guest et al.)</w:t>
      </w:r>
      <w:r w:rsidR="000D02CD">
        <w:rPr>
          <w:bCs w:val="0"/>
        </w:rPr>
        <w:fldChar w:fldCharType="end"/>
      </w:r>
      <w:r w:rsidR="00211205">
        <w:rPr>
          <w:bCs w:val="0"/>
        </w:rPr>
        <w:t>, minipigs were used because the dimensions of their thoracic spinal cord and subarachnoid spaces resemble those of humans.</w:t>
      </w:r>
      <w:r w:rsidR="00052C3D">
        <w:rPr>
          <w:bCs w:val="0"/>
        </w:rPr>
        <w:t xml:space="preserve"> The scaffolds used were similar to the ones described above.</w:t>
      </w:r>
      <w:r w:rsidR="003F6C61">
        <w:rPr>
          <w:bCs w:val="0"/>
        </w:rPr>
        <w:t xml:space="preserve"> Although the scaffold is expected to decrease intraspinal pressure (which as established earlier, is detrimental following an SCI), its implantation can also result in an increase of net pressure. </w:t>
      </w:r>
      <w:r w:rsidR="007B4192">
        <w:rPr>
          <w:bCs w:val="0"/>
        </w:rPr>
        <w:t xml:space="preserve">After performing a T10 injuries on the pigs, </w:t>
      </w:r>
      <w:r w:rsidR="00BD7972">
        <w:rPr>
          <w:bCs w:val="0"/>
        </w:rPr>
        <w:t>a</w:t>
      </w:r>
      <w:r w:rsidR="0010205E">
        <w:rPr>
          <w:bCs w:val="0"/>
        </w:rPr>
        <w:t xml:space="preserve"> </w:t>
      </w:r>
      <w:r w:rsidR="00B56B38">
        <w:rPr>
          <w:bCs w:val="0"/>
        </w:rPr>
        <w:t>timed</w:t>
      </w:r>
      <w:r w:rsidR="00BD7972">
        <w:rPr>
          <w:bCs w:val="0"/>
        </w:rPr>
        <w:t xml:space="preserve"> internal decompression comprised of durotomy, limited </w:t>
      </w:r>
      <w:r w:rsidR="007B4EC8">
        <w:rPr>
          <w:bCs w:val="0"/>
        </w:rPr>
        <w:t>cut</w:t>
      </w:r>
      <w:r w:rsidR="00BD7972">
        <w:rPr>
          <w:bCs w:val="0"/>
        </w:rPr>
        <w:t xml:space="preserve">, and low fluid irrigation </w:t>
      </w:r>
      <w:r w:rsidR="00086261">
        <w:rPr>
          <w:bCs w:val="0"/>
        </w:rPr>
        <w:t>was</w:t>
      </w:r>
      <w:r w:rsidR="00BD7972">
        <w:rPr>
          <w:bCs w:val="0"/>
        </w:rPr>
        <w:t xml:space="preserve"> performed at the injury site. </w:t>
      </w:r>
      <w:r w:rsidR="00F3077E">
        <w:rPr>
          <w:bCs w:val="0"/>
        </w:rPr>
        <w:t xml:space="preserve">Pressure monitored, initially peaked when the scaffold was inserted between the pia and dura to swing back to the normal expected range after </w:t>
      </w:r>
      <w:proofErr w:type="spellStart"/>
      <w:r w:rsidR="00F3077E">
        <w:rPr>
          <w:bCs w:val="0"/>
        </w:rPr>
        <w:t>dural</w:t>
      </w:r>
      <w:proofErr w:type="spellEnd"/>
      <w:r w:rsidR="00F3077E">
        <w:rPr>
          <w:bCs w:val="0"/>
        </w:rPr>
        <w:t xml:space="preserve"> closure.</w:t>
      </w:r>
      <w:r w:rsidR="00937C53">
        <w:rPr>
          <w:bCs w:val="0"/>
        </w:rPr>
        <w:t xml:space="preserve"> </w:t>
      </w:r>
      <w:r w:rsidR="00003441">
        <w:rPr>
          <w:bCs w:val="0"/>
        </w:rPr>
        <w:t xml:space="preserve">Post implantation, </w:t>
      </w:r>
      <w:r w:rsidR="00937C53">
        <w:rPr>
          <w:bCs w:val="0"/>
        </w:rPr>
        <w:t>the tissue evacuated was analyzed reve</w:t>
      </w:r>
      <w:r w:rsidR="00003441">
        <w:rPr>
          <w:bCs w:val="0"/>
        </w:rPr>
        <w:t>a</w:t>
      </w:r>
      <w:r w:rsidR="00937C53">
        <w:rPr>
          <w:bCs w:val="0"/>
        </w:rPr>
        <w:t xml:space="preserve">ling </w:t>
      </w:r>
      <w:r w:rsidR="00003441">
        <w:rPr>
          <w:bCs w:val="0"/>
        </w:rPr>
        <w:t>necrotic materials and no bleeding was observed.</w:t>
      </w:r>
    </w:p>
    <w:p w14:paraId="58181CFA" w14:textId="0D4046D5" w:rsidR="00F3077E" w:rsidRDefault="00473E6C" w:rsidP="00DB2E16">
      <w:pPr>
        <w:pStyle w:val="Body"/>
        <w:rPr>
          <w:bCs w:val="0"/>
          <w:lang w:bidi="en-US"/>
        </w:rPr>
      </w:pPr>
      <w:r w:rsidRPr="009A35C8">
        <w:rPr>
          <w:b/>
          <w:lang w:bidi="en-US"/>
        </w:rPr>
        <w:t xml:space="preserve">Biodegradability: </w:t>
      </w:r>
      <w:r w:rsidR="00BE75F7">
        <w:rPr>
          <w:bCs w:val="0"/>
          <w:lang w:bidi="en-US"/>
        </w:rPr>
        <w:t xml:space="preserve">the scaffolds have different molecular weights as described in “motor recovery” allowing different rate of resorption. </w:t>
      </w:r>
      <w:r w:rsidR="00B7493D">
        <w:rPr>
          <w:bCs w:val="0"/>
          <w:lang w:bidi="en-US"/>
        </w:rPr>
        <w:t xml:space="preserve">In one of the study, </w:t>
      </w:r>
      <w:r w:rsidR="00D0798A">
        <w:rPr>
          <w:bCs w:val="0"/>
          <w:lang w:bidi="en-US"/>
        </w:rPr>
        <w:t xml:space="preserve">H&amp;H staining, one week after implantation, </w:t>
      </w:r>
      <w:r w:rsidR="008B22A0">
        <w:rPr>
          <w:bCs w:val="0"/>
          <w:lang w:bidi="en-US"/>
        </w:rPr>
        <w:t xml:space="preserve">revealed that </w:t>
      </w:r>
      <w:r w:rsidR="00D0798A">
        <w:rPr>
          <w:bCs w:val="0"/>
          <w:lang w:bidi="en-US"/>
        </w:rPr>
        <w:t xml:space="preserve">few cells have entered the scaffold. At 2 weeks, the scaffold </w:t>
      </w:r>
      <w:r w:rsidR="008B22A0">
        <w:rPr>
          <w:bCs w:val="0"/>
          <w:lang w:bidi="en-US"/>
        </w:rPr>
        <w:t>was</w:t>
      </w:r>
      <w:r w:rsidR="00D0798A">
        <w:rPr>
          <w:bCs w:val="0"/>
          <w:lang w:bidi="en-US"/>
        </w:rPr>
        <w:t xml:space="preserve"> extensively infiltrated. By 3 weeks and onward, the scaffold volume </w:t>
      </w:r>
      <w:r w:rsidR="008B22A0">
        <w:rPr>
          <w:bCs w:val="0"/>
          <w:lang w:bidi="en-US"/>
        </w:rPr>
        <w:t>was</w:t>
      </w:r>
      <w:r w:rsidR="00D0798A">
        <w:rPr>
          <w:bCs w:val="0"/>
          <w:lang w:bidi="en-US"/>
        </w:rPr>
        <w:t xml:space="preserve"> reduced further and further. By week 12, the scaffold </w:t>
      </w:r>
      <w:r w:rsidR="008B22A0">
        <w:rPr>
          <w:bCs w:val="0"/>
          <w:lang w:bidi="en-US"/>
        </w:rPr>
        <w:t>wa</w:t>
      </w:r>
      <w:r w:rsidR="00742E7F">
        <w:rPr>
          <w:bCs w:val="0"/>
          <w:lang w:bidi="en-US"/>
        </w:rPr>
        <w:t>s</w:t>
      </w:r>
      <w:r w:rsidR="00D0798A">
        <w:rPr>
          <w:bCs w:val="0"/>
          <w:lang w:bidi="en-US"/>
        </w:rPr>
        <w:t xml:space="preserve"> mostly replaced by new tissue</w:t>
      </w:r>
      <w:r w:rsidR="00EF5D1E">
        <w:rPr>
          <w:bCs w:val="0"/>
          <w:lang w:bidi="en-US"/>
        </w:rPr>
        <w:t xml:space="preserve"> with foreign body giant cells (FBGC), sign of end-stage response of the inflammatory response following</w:t>
      </w:r>
      <w:r w:rsidR="008B22A0">
        <w:rPr>
          <w:bCs w:val="0"/>
          <w:lang w:bidi="en-US"/>
        </w:rPr>
        <w:t xml:space="preserve"> foreign </w:t>
      </w:r>
      <w:r w:rsidR="008B22A0">
        <w:rPr>
          <w:bCs w:val="0"/>
          <w:lang w:bidi="en-US"/>
        </w:rPr>
        <w:lastRenderedPageBreak/>
        <w:t>body</w:t>
      </w:r>
      <w:r w:rsidR="00EF5D1E">
        <w:rPr>
          <w:bCs w:val="0"/>
          <w:lang w:bidi="en-US"/>
        </w:rPr>
        <w:t xml:space="preserve"> implantation</w:t>
      </w:r>
      <w:r w:rsidR="00B31F09">
        <w:rPr>
          <w:bCs w:val="0"/>
          <w:lang w:bidi="en-US"/>
        </w:rPr>
        <w:t xml:space="preserve"> </w:t>
      </w:r>
      <w:r w:rsidR="00B31F09">
        <w:rPr>
          <w:bCs w:val="0"/>
          <w:lang w:bidi="en-US"/>
        </w:rPr>
        <w:fldChar w:fldCharType="begin"/>
      </w:r>
      <w:r w:rsidR="00B31F09">
        <w:rPr>
          <w:bCs w:val="0"/>
          <w:lang w:bidi="en-US"/>
        </w:rPr>
        <w:instrText xml:space="preserve"> ADDIN ZOTERO_ITEM CSL_CITATION {"citationID":"tjG31pc5","properties":{"formattedCitation":"(Anderson et al.)","plainCitation":"(Anderson et al.)","noteIndex":0},"citationItems":[{"id":4900,"uris":["http://zotero.org/users/7286058/items/F8AYPKAG"],"itemData":{"id":4900,"type":"article-journal","abstract":"The foreign body reaction composed of macrophages and foreign body giant cells is the end-stage response of the inflammatory and wound healing responses following implantation of a medical device, prosthesis, or biomaterial. A brief, focused overview of events leading to the foreign body reaction is presented. The major focus of this review is on factors that modulate the interaction of macrophages and foreign body giant cells on synthetic surfaces where the chemical, physical, and morphological characteristics of the synthetic surface are considered to play a role in modulating cellular events. These events in the foreign body reaction include protein adsorption, monocyte/ macrophage adhesion, macrophage fusion to form foreign body giant cells, consequences of the foreign body response on biomaterials, and cross-talk between macrophages/foreign body giant cells and inflammatory/wound healing cells. Biomaterial surface properties play an important role in modulating the foreign body reaction in the first two to four weeks following implantation of a medical device, even though the foreign body reaction at the tissue/material interface is present for the in vivo lifetime of the medical device. An understanding of the foreign body reaction is important as the foreign body reaction may impact the biocompatibility (safety) of the medical device, prosthesis, or implanted biomaterial and may significantly impact short- and long-term tissue responses with tissue-engineered constructs containing proteins, cells, and other biological components for use in tissue engineering and regenerative medicine. Our perspective has been on the inflammatory and wound healing response to implanted materials, devices, and tissue-engineered constructs. The incorporation of biological components of allogeneic or xenogeneic origin as well as stem cells into tissue-engineered or regenerative approaches opens up a myriad of other challenges. An in depth understanding of how the immune system interacts with these cells and how biomaterials or tissue-engineered constructs influences these interactions may prove pivotal to the safety, biocompatibility, and function of the device or system under consideration.","container-title":"Seminars in Immunology","DOI":"10.1016/j.smim.2007.11.004","ISSN":"10445323","issue":"2","journalAbbreviation":"Seminars in Immunology","language":"en","page":"86-100","source":"DOI.org (Crossref)","title":"Foreign body reaction to biomaterials","URL":"https://linkinghub.elsevier.com/retrieve/pii/S1044532307000966","volume":"20","author":[{"family":"Anderson","given":"James M."},{"family":"Rodriguez","given":"Analiz"},{"family":"Chang","given":"David T."}],"accessed":{"date-parts":[["2022",10,30]]},"issued":{"date-parts":[["2008",4]]}}}],"schema":"https://github.com/citation-style-language/schema/raw/master/csl-citation.json"} </w:instrText>
      </w:r>
      <w:r w:rsidR="00B31F09">
        <w:rPr>
          <w:bCs w:val="0"/>
          <w:lang w:bidi="en-US"/>
        </w:rPr>
        <w:fldChar w:fldCharType="separate"/>
      </w:r>
      <w:r w:rsidR="00B31F09">
        <w:rPr>
          <w:bCs w:val="0"/>
          <w:noProof/>
          <w:lang w:bidi="en-US"/>
        </w:rPr>
        <w:t>(Anderson et al.)</w:t>
      </w:r>
      <w:r w:rsidR="00B31F09">
        <w:rPr>
          <w:bCs w:val="0"/>
          <w:lang w:bidi="en-US"/>
        </w:rPr>
        <w:fldChar w:fldCharType="end"/>
      </w:r>
      <w:r w:rsidR="00D0798A">
        <w:rPr>
          <w:bCs w:val="0"/>
          <w:lang w:bidi="en-US"/>
        </w:rPr>
        <w:t xml:space="preserve">. By comparison, 12 weeks after </w:t>
      </w:r>
      <w:r w:rsidR="00D61A5F">
        <w:rPr>
          <w:bCs w:val="0"/>
          <w:lang w:bidi="en-US"/>
        </w:rPr>
        <w:t xml:space="preserve">an </w:t>
      </w:r>
      <w:r w:rsidR="00D0798A">
        <w:rPr>
          <w:bCs w:val="0"/>
          <w:lang w:bidi="en-US"/>
        </w:rPr>
        <w:t xml:space="preserve">SCI only, the injury </w:t>
      </w:r>
      <w:r w:rsidR="008B22A0">
        <w:rPr>
          <w:bCs w:val="0"/>
          <w:lang w:bidi="en-US"/>
        </w:rPr>
        <w:t>was</w:t>
      </w:r>
      <w:r w:rsidR="00D0798A">
        <w:rPr>
          <w:bCs w:val="0"/>
          <w:lang w:bidi="en-US"/>
        </w:rPr>
        <w:t xml:space="preserve"> filled with an empty</w:t>
      </w:r>
      <w:r w:rsidR="00903670">
        <w:rPr>
          <w:bCs w:val="0"/>
          <w:lang w:bidi="en-US"/>
        </w:rPr>
        <w:t xml:space="preserve"> </w:t>
      </w:r>
      <w:r w:rsidR="00D0798A">
        <w:rPr>
          <w:bCs w:val="0"/>
          <w:lang w:bidi="en-US"/>
        </w:rPr>
        <w:t>cyst with macrophages along thin septations</w:t>
      </w:r>
      <w:r w:rsidR="00B31F09">
        <w:rPr>
          <w:bCs w:val="0"/>
          <w:lang w:bidi="en-US"/>
        </w:rPr>
        <w:t xml:space="preserve"> </w:t>
      </w:r>
      <w:r w:rsidR="00B31F09">
        <w:rPr>
          <w:bCs w:val="0"/>
          <w:lang w:bidi="en-US"/>
        </w:rPr>
        <w:fldChar w:fldCharType="begin"/>
      </w:r>
      <w:r w:rsidR="00B31F09">
        <w:rPr>
          <w:bCs w:val="0"/>
          <w:lang w:bidi="en-US"/>
        </w:rPr>
        <w:instrText xml:space="preserve"> ADDIN ZOTERO_ITEM CSL_CITATION {"citationID":"zmaLzQ6N","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B31F09">
        <w:rPr>
          <w:bCs w:val="0"/>
          <w:lang w:bidi="en-US"/>
        </w:rPr>
        <w:fldChar w:fldCharType="separate"/>
      </w:r>
      <w:r w:rsidR="00B31F09">
        <w:rPr>
          <w:bCs w:val="0"/>
          <w:noProof/>
          <w:lang w:bidi="en-US"/>
        </w:rPr>
        <w:t>(Guest et al.)</w:t>
      </w:r>
      <w:r w:rsidR="00B31F09">
        <w:rPr>
          <w:bCs w:val="0"/>
          <w:lang w:bidi="en-US"/>
        </w:rPr>
        <w:fldChar w:fldCharType="end"/>
      </w:r>
      <w:r w:rsidR="00D0798A">
        <w:rPr>
          <w:bCs w:val="0"/>
          <w:lang w:bidi="en-US"/>
        </w:rPr>
        <w:t>.</w:t>
      </w:r>
      <w:r w:rsidR="00BE75F7">
        <w:rPr>
          <w:bCs w:val="0"/>
          <w:lang w:bidi="en-US"/>
        </w:rPr>
        <w:t xml:space="preserve"> </w:t>
      </w:r>
    </w:p>
    <w:p w14:paraId="220EFFB3" w14:textId="77777777" w:rsidR="006867E5" w:rsidRDefault="008B22A0" w:rsidP="00DB2E16">
      <w:pPr>
        <w:pStyle w:val="Body"/>
        <w:rPr>
          <w:bCs w:val="0"/>
          <w:lang w:bidi="en-US"/>
        </w:rPr>
      </w:pPr>
      <w:r w:rsidRPr="008B22A0">
        <w:rPr>
          <w:b/>
          <w:lang w:bidi="en-US"/>
        </w:rPr>
        <w:t>Tissue sparing and new tissue formation:</w:t>
      </w:r>
      <w:r w:rsidR="008F2CB9">
        <w:rPr>
          <w:b/>
          <w:lang w:bidi="en-US"/>
        </w:rPr>
        <w:t xml:space="preserve"> </w:t>
      </w:r>
      <w:r w:rsidR="008F2CB9" w:rsidRPr="008F2CB9">
        <w:rPr>
          <w:bCs w:val="0"/>
          <w:lang w:bidi="en-US"/>
        </w:rPr>
        <w:t xml:space="preserve">in the </w:t>
      </w:r>
      <w:r w:rsidR="008F2CB9">
        <w:rPr>
          <w:bCs w:val="0"/>
          <w:lang w:bidi="en-US"/>
        </w:rPr>
        <w:t>same study described above, ID + scaffold reported a decrease in cavity volume (86%) and an increase of preserved tissue width (44%) relative to the untreated animal group.</w:t>
      </w:r>
      <w:r w:rsidR="00062E70">
        <w:rPr>
          <w:bCs w:val="0"/>
          <w:lang w:bidi="en-US"/>
        </w:rPr>
        <w:t xml:space="preserve"> </w:t>
      </w:r>
      <w:r w:rsidR="004D3B97">
        <w:rPr>
          <w:bCs w:val="0"/>
          <w:lang w:bidi="en-US"/>
        </w:rPr>
        <w:t>Compared to the control group, s</w:t>
      </w:r>
      <w:r w:rsidR="00062E70">
        <w:rPr>
          <w:bCs w:val="0"/>
          <w:lang w:bidi="en-US"/>
        </w:rPr>
        <w:t xml:space="preserve">caffold implanted animals had </w:t>
      </w:r>
      <w:r w:rsidR="008E32E8">
        <w:rPr>
          <w:bCs w:val="0"/>
          <w:lang w:bidi="en-US"/>
        </w:rPr>
        <w:t>an increase of</w:t>
      </w:r>
      <w:r w:rsidR="00062E70">
        <w:rPr>
          <w:bCs w:val="0"/>
          <w:lang w:bidi="en-US"/>
        </w:rPr>
        <w:t xml:space="preserve"> </w:t>
      </w:r>
      <w:r w:rsidR="008E32E8">
        <w:rPr>
          <w:bCs w:val="0"/>
          <w:lang w:bidi="en-US"/>
        </w:rPr>
        <w:t>0.6 mm</w:t>
      </w:r>
      <w:r w:rsidR="008E32E8" w:rsidRPr="008E32E8">
        <w:rPr>
          <w:bCs w:val="0"/>
          <w:vertAlign w:val="superscript"/>
          <w:lang w:bidi="en-US"/>
        </w:rPr>
        <w:t>3</w:t>
      </w:r>
      <w:r w:rsidR="008E32E8">
        <w:rPr>
          <w:bCs w:val="0"/>
          <w:lang w:bidi="en-US"/>
        </w:rPr>
        <w:t xml:space="preserve"> in white matter width and 2mm</w:t>
      </w:r>
      <w:r w:rsidR="008E32E8" w:rsidRPr="008E32E8">
        <w:rPr>
          <w:bCs w:val="0"/>
          <w:vertAlign w:val="superscript"/>
          <w:lang w:bidi="en-US"/>
        </w:rPr>
        <w:t>3</w:t>
      </w:r>
      <w:r w:rsidR="008E32E8">
        <w:rPr>
          <w:bCs w:val="0"/>
          <w:lang w:bidi="en-US"/>
        </w:rPr>
        <w:t xml:space="preserve"> remodeled volume tissue.</w:t>
      </w:r>
      <w:r w:rsidR="004D3B97">
        <w:rPr>
          <w:bCs w:val="0"/>
          <w:lang w:bidi="en-US"/>
        </w:rPr>
        <w:t xml:space="preserve"> </w:t>
      </w:r>
    </w:p>
    <w:p w14:paraId="61E31ADC" w14:textId="43FA756D" w:rsidR="009A35C8" w:rsidRPr="009A6BE4" w:rsidRDefault="00264BFA" w:rsidP="009A6BE4">
      <w:pPr>
        <w:pStyle w:val="Body"/>
        <w:rPr>
          <w:bCs w:val="0"/>
          <w:lang w:bidi="en-US"/>
        </w:rPr>
      </w:pPr>
      <w:r>
        <w:rPr>
          <w:b/>
        </w:rPr>
        <w:t>Neurological growth</w:t>
      </w:r>
      <w:r w:rsidR="006867E5" w:rsidRPr="006867E5">
        <w:rPr>
          <w:bCs w:val="0"/>
          <w:lang w:bidi="en-US"/>
        </w:rPr>
        <w:t>:</w:t>
      </w:r>
      <w:r w:rsidR="006867E5">
        <w:rPr>
          <w:bCs w:val="0"/>
          <w:lang w:bidi="en-US"/>
        </w:rPr>
        <w:t xml:space="preserve"> in the previous study, n</w:t>
      </w:r>
      <w:r w:rsidR="004D3B97">
        <w:rPr>
          <w:bCs w:val="0"/>
          <w:lang w:bidi="en-US"/>
        </w:rPr>
        <w:t>ewly formed tissues were analyzed by immunofluorescent labeling and showed laminl-1 indicating regenerating axons entering the laminin-rich newly formed tissue at the injury site compared to control.</w:t>
      </w:r>
      <w:r w:rsidR="00911BCE">
        <w:rPr>
          <w:bCs w:val="0"/>
          <w:lang w:bidi="en-US"/>
        </w:rPr>
        <w:t xml:space="preserve"> P0 staining showed Schwan cell (SCs)</w:t>
      </w:r>
      <w:r w:rsidR="00B14E36">
        <w:rPr>
          <w:bCs w:val="0"/>
          <w:lang w:bidi="en-US"/>
        </w:rPr>
        <w:t xml:space="preserve"> extensively remyelinating white matter and newly formed tissue</w:t>
      </w:r>
      <w:r w:rsidR="00562B60">
        <w:rPr>
          <w:bCs w:val="0"/>
          <w:lang w:bidi="en-US"/>
        </w:rPr>
        <w:t xml:space="preserve"> after scaffold degradation</w:t>
      </w:r>
      <w:r w:rsidR="00B14E36">
        <w:rPr>
          <w:bCs w:val="0"/>
          <w:lang w:bidi="en-US"/>
        </w:rPr>
        <w:t>.</w:t>
      </w:r>
      <w:r w:rsidR="00972B7F">
        <w:rPr>
          <w:bCs w:val="0"/>
          <w:lang w:bidi="en-US"/>
        </w:rPr>
        <w:t xml:space="preserve"> Similar results were observed in two other studies (</w:t>
      </w:r>
      <w:r w:rsidR="00972B7F">
        <w:rPr>
          <w:bCs w:val="0"/>
          <w:lang w:bidi="en-US"/>
        </w:rPr>
        <w:fldChar w:fldCharType="begin"/>
      </w:r>
      <w:r w:rsidR="00972B7F">
        <w:rPr>
          <w:bCs w:val="0"/>
          <w:lang w:bidi="en-US"/>
        </w:rPr>
        <w:instrText xml:space="preserve"> ADDIN ZOTERO_ITEM CSL_CITATION {"citationID":"eXRT7Omz","properties":{"formattedCitation":"(Slotkin et al.)","plainCitation":"(Slotkin et al.)","noteIndex":0},"citationItems":[{"id":4830,"uris":["http://zotero.org/users/7286058/items/WAYXJWAW"],"itemData":{"id":4830,"type":"article-journal","abstract":"Tissue loss signiﬁcantly reduces the potential for functional recovery after spinal cord injury. We previously showed that implantation of porous scaffolds composed of a biodegradable and biocompatible block copolymer of Poly-lactic-co-glycolic acid and Poly-L-lysine improves functional recovery and reduces spinal cord tissue injury after spinal cord hemisection injury in rats. Here, we evaluated the safety and efﬁcacy of porous scaffolds in non-human Old-World primates (Chlorocebus sabaeus) after a partial and complete lateral hemisection of the thoracic spinal cord. Detailed analyses of kinematics and muscle activity revealed that by twelve weeks after injury fully hemisected monkeys implanted with scaffolds exhibited signiﬁcantly improved recovery of locomotion compared to non-implanted control animals. Twelve weeks after injury, histological analysis demonstrated that the spinal cords of monkeys with a hemisection injury implanted with scaffolds underwent appositional healing characterized by a significant increase in remodeled tissue in the region of the hemisection compared to non-implanted controls. The number of glial ﬁbrillary acidic protein immunopositive astrocytes was diminished within the inner regions of the remodeled tissue layer in treated animals. Activated macrophage and microglia were present diffusely throughout the remodeled tissue and concentrated at the interface between the preserved spinal cord tissue and the remodeled tissue layer. Numerous unphosphorylated neuroﬁlament H and neuronal growth associated protein positive ﬁbers and myelin basic protein positive cells may indicate neural sprouting inside the remodeled tissue layer of treated monkeys. These results support the safety and efﬁcacy of polymer scaffolds in a primate model of acute spinal cord injury. A device substantially similar to the device described here is the subject of an ongoing human clinical trial.","container-title":"Biomaterials","DOI":"10.1016/j.biomaterials.2017.01.024","ISSN":"01429612","journalAbbreviation":"Biomaterials","language":"en","page":"63-76","source":"DOI.org (Crossref)","title":"Biodegradable scaffolds promote tissue remodeling and functional improvement in non-human primates with acute spinal cord injury","URL":"https://linkinghub.elsevier.com/retrieve/pii/S0142961217300388","volume":"123","author":[{"family":"Slotkin","given":"Jonathan R."},{"family":"Pritchard","given":"Christopher D."},{"family":"Luque","given":"Brian"},{"family":"Ye","given":"Janice"},{"family":"Layer","given":"Richard T."},{"family":"Lawrence","given":"Mathew S."},{"family":"O'Shea","given":"Timothy M."},{"family":"Roy","given":"Roland R."},{"family":"Zhong","given":"Hui"},{"family":"Vollenweider","given":"Isabel"},{"family":"Edgerton","given":"V. Reggie"},{"family":"Courtine","given":"Grégoire"},{"family":"Woodard","given":"Eric J."},{"family":"Langer","given":"Robert"}],"accessed":{"date-parts":[["2022",10,29]]},"issued":{"date-parts":[["2017",4]]}}}],"schema":"https://github.com/citation-style-language/schema/raw/master/csl-citation.json"} </w:instrText>
      </w:r>
      <w:r w:rsidR="00972B7F">
        <w:rPr>
          <w:bCs w:val="0"/>
          <w:lang w:bidi="en-US"/>
        </w:rPr>
        <w:fldChar w:fldCharType="separate"/>
      </w:r>
      <w:r w:rsidR="00972B7F">
        <w:rPr>
          <w:bCs w:val="0"/>
          <w:noProof/>
          <w:lang w:bidi="en-US"/>
        </w:rPr>
        <w:t>(Slotkin et al.)</w:t>
      </w:r>
      <w:r w:rsidR="00972B7F">
        <w:rPr>
          <w:bCs w:val="0"/>
          <w:lang w:bidi="en-US"/>
        </w:rPr>
        <w:fldChar w:fldCharType="end"/>
      </w:r>
      <w:r w:rsidR="00972B7F">
        <w:rPr>
          <w:bCs w:val="0"/>
          <w:lang w:bidi="en-US"/>
        </w:rPr>
        <w:t xml:space="preserve"> </w:t>
      </w:r>
      <w:r w:rsidR="00972B7F">
        <w:rPr>
          <w:bCs w:val="0"/>
          <w:lang w:bidi="en-US"/>
        </w:rPr>
        <w:fldChar w:fldCharType="begin"/>
      </w:r>
      <w:r w:rsidR="00696CC5">
        <w:rPr>
          <w:bCs w:val="0"/>
          <w:lang w:bidi="en-US"/>
        </w:rPr>
        <w:instrText xml:space="preserve"> ADDIN ZOTERO_ITEM CSL_CITATION {"citationID":"mHdV7dp0","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dontUpdate":true,"noteIndex":0},"citationItems":[{"id":4834,"uris":["http://zotero.org/users/7286058/items/RAMIBQR8"],"itemData":{"id":4834,"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00972B7F">
        <w:rPr>
          <w:bCs w:val="0"/>
          <w:lang w:bidi="en-US"/>
        </w:rPr>
        <w:fldChar w:fldCharType="separate"/>
      </w:r>
      <w:r w:rsidR="00972B7F" w:rsidRPr="00972B7F">
        <w:rPr>
          <w:rFonts w:cs="Tahoma"/>
        </w:rPr>
        <w:t>(Teng et al.)</w:t>
      </w:r>
      <w:r w:rsidR="00972B7F">
        <w:rPr>
          <w:bCs w:val="0"/>
          <w:lang w:bidi="en-US"/>
        </w:rPr>
        <w:fldChar w:fldCharType="end"/>
      </w:r>
      <w:r>
        <w:rPr>
          <w:bCs w:val="0"/>
          <w:lang w:bidi="en-US"/>
        </w:rPr>
        <w:t xml:space="preserve">. In vitro, </w:t>
      </w:r>
      <w:r w:rsidR="006915F0">
        <w:rPr>
          <w:bCs w:val="0"/>
          <w:lang w:bidi="en-US"/>
        </w:rPr>
        <w:t>proteins secreted by OPC1s involved in axonal growth (</w:t>
      </w:r>
      <w:proofErr w:type="spellStart"/>
      <w:r w:rsidR="006915F0">
        <w:rPr>
          <w:bCs w:val="0"/>
          <w:lang w:bidi="en-US"/>
        </w:rPr>
        <w:t>clusterin</w:t>
      </w:r>
      <w:proofErr w:type="spellEnd"/>
      <w:r w:rsidR="006915F0">
        <w:rPr>
          <w:bCs w:val="0"/>
          <w:lang w:bidi="en-US"/>
        </w:rPr>
        <w:t>), neural repair (MCP-1), and suppression of ap</w:t>
      </w:r>
      <w:r w:rsidR="0069419A">
        <w:rPr>
          <w:bCs w:val="0"/>
          <w:lang w:bidi="en-US"/>
        </w:rPr>
        <w:t>o</w:t>
      </w:r>
      <w:r w:rsidR="006915F0">
        <w:rPr>
          <w:bCs w:val="0"/>
          <w:lang w:bidi="en-US"/>
        </w:rPr>
        <w:t>ptosis (</w:t>
      </w:r>
      <w:proofErr w:type="spellStart"/>
      <w:r w:rsidR="006915F0">
        <w:rPr>
          <w:bCs w:val="0"/>
          <w:lang w:bidi="en-US"/>
        </w:rPr>
        <w:t>apoE</w:t>
      </w:r>
      <w:proofErr w:type="spellEnd"/>
      <w:r w:rsidR="006915F0">
        <w:rPr>
          <w:bCs w:val="0"/>
          <w:lang w:bidi="en-US"/>
        </w:rPr>
        <w:t xml:space="preserve">,  TIMP1 or 2) were </w:t>
      </w:r>
      <w:r w:rsidR="007D64DB">
        <w:rPr>
          <w:bCs w:val="0"/>
          <w:lang w:bidi="en-US"/>
        </w:rPr>
        <w:t>detected by Lumi</w:t>
      </w:r>
      <w:r w:rsidR="00C02E4C">
        <w:rPr>
          <w:bCs w:val="0"/>
          <w:lang w:bidi="en-US"/>
        </w:rPr>
        <w:t>n</w:t>
      </w:r>
      <w:r w:rsidR="007D64DB">
        <w:rPr>
          <w:bCs w:val="0"/>
          <w:lang w:bidi="en-US"/>
        </w:rPr>
        <w:t>ex assay</w:t>
      </w:r>
      <w:r w:rsidR="00C02E4C">
        <w:rPr>
          <w:bCs w:val="0"/>
          <w:lang w:bidi="en-US"/>
        </w:rPr>
        <w:t xml:space="preserve"> at high levels (see supplementar</w:t>
      </w:r>
      <w:r w:rsidR="0069419A">
        <w:rPr>
          <w:bCs w:val="0"/>
          <w:lang w:bidi="en-US"/>
        </w:rPr>
        <w:t>y</w:t>
      </w:r>
      <w:r w:rsidR="00C02E4C">
        <w:rPr>
          <w:bCs w:val="0"/>
          <w:lang w:bidi="en-US"/>
        </w:rPr>
        <w:t xml:space="preserve"> Table 2 in </w:t>
      </w:r>
      <w:r w:rsidR="0069419A">
        <w:rPr>
          <w:bCs w:val="0"/>
          <w:lang w:bidi="en-US"/>
        </w:rPr>
        <w:fldChar w:fldCharType="begin"/>
      </w:r>
      <w:r w:rsidR="0069419A">
        <w:rPr>
          <w:bCs w:val="0"/>
          <w:lang w:bidi="en-US"/>
        </w:rPr>
        <w:instrText xml:space="preserve"> ADDIN ZOTERO_ITEM CSL_CITATION {"citationID":"iRSlIM6d","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69419A">
        <w:rPr>
          <w:bCs w:val="0"/>
          <w:lang w:bidi="en-US"/>
        </w:rPr>
        <w:fldChar w:fldCharType="separate"/>
      </w:r>
      <w:r w:rsidR="0069419A">
        <w:rPr>
          <w:bCs w:val="0"/>
          <w:noProof/>
          <w:lang w:bidi="en-US"/>
        </w:rPr>
        <w:t>(Priest et al.)</w:t>
      </w:r>
      <w:r w:rsidR="0069419A">
        <w:rPr>
          <w:bCs w:val="0"/>
          <w:lang w:bidi="en-US"/>
        </w:rPr>
        <w:fldChar w:fldCharType="end"/>
      </w:r>
      <w:r w:rsidR="0069419A">
        <w:rPr>
          <w:bCs w:val="0"/>
          <w:lang w:bidi="en-US"/>
        </w:rPr>
        <w:t>).</w:t>
      </w:r>
      <w:r w:rsidR="006915F0">
        <w:rPr>
          <w:bCs w:val="0"/>
          <w:lang w:bidi="en-US"/>
        </w:rPr>
        <w:tab/>
      </w:r>
      <w:r w:rsidR="009A6BE4">
        <w:rPr>
          <w:bCs w:val="0"/>
          <w:lang w:bidi="en-US"/>
        </w:rPr>
        <w:t xml:space="preserve">In two studies, OPC1 injection results in </w:t>
      </w:r>
      <w:r w:rsidR="008C2722">
        <w:rPr>
          <w:bCs w:val="0"/>
          <w:lang w:bidi="en-US"/>
        </w:rPr>
        <w:t>engraftment</w:t>
      </w:r>
      <w:r w:rsidR="009A6BE4">
        <w:rPr>
          <w:bCs w:val="0"/>
          <w:lang w:bidi="en-US"/>
        </w:rPr>
        <w:t xml:space="preserve"> into the lesion site, suppression of parenchymal </w:t>
      </w:r>
      <w:proofErr w:type="spellStart"/>
      <w:r w:rsidR="009A6BE4">
        <w:rPr>
          <w:bCs w:val="0"/>
          <w:lang w:bidi="en-US"/>
        </w:rPr>
        <w:t>cavition</w:t>
      </w:r>
      <w:proofErr w:type="spellEnd"/>
      <w:r w:rsidR="009A6BE4">
        <w:rPr>
          <w:bCs w:val="0"/>
          <w:lang w:bidi="en-US"/>
        </w:rPr>
        <w:t xml:space="preserve"> and increased myelination within the injury site </w:t>
      </w:r>
      <w:r w:rsidR="009A6BE4">
        <w:rPr>
          <w:bCs w:val="0"/>
          <w:lang w:bidi="en-US"/>
        </w:rPr>
        <w:fldChar w:fldCharType="begin"/>
      </w:r>
      <w:r w:rsidR="009A6BE4">
        <w:rPr>
          <w:bCs w:val="0"/>
          <w:lang w:bidi="en-US"/>
        </w:rPr>
        <w:instrText xml:space="preserve"> ADDIN ZOTERO_ITEM CSL_CITATION {"citationID":"Wod1h9t5","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009A6BE4">
        <w:rPr>
          <w:bCs w:val="0"/>
          <w:lang w:bidi="en-US"/>
        </w:rPr>
        <w:fldChar w:fldCharType="separate"/>
      </w:r>
      <w:r w:rsidR="009A6BE4">
        <w:rPr>
          <w:bCs w:val="0"/>
          <w:noProof/>
          <w:lang w:bidi="en-US"/>
        </w:rPr>
        <w:t>(Manley et al.)</w:t>
      </w:r>
      <w:r w:rsidR="009A6BE4">
        <w:rPr>
          <w:bCs w:val="0"/>
          <w:lang w:bidi="en-US"/>
        </w:rPr>
        <w:fldChar w:fldCharType="end"/>
      </w:r>
      <w:r w:rsidR="009A6BE4">
        <w:rPr>
          <w:bCs w:val="0"/>
          <w:lang w:bidi="en-US"/>
        </w:rPr>
        <w:t>.</w:t>
      </w:r>
    </w:p>
    <w:p w14:paraId="64742778" w14:textId="5C70791C" w:rsidR="00551058" w:rsidRDefault="00551058" w:rsidP="00551058">
      <w:pPr>
        <w:pStyle w:val="SubsectionTitle"/>
      </w:pPr>
      <w:r>
        <w:t>Validation</w:t>
      </w:r>
    </w:p>
    <w:p w14:paraId="6993CB68" w14:textId="39688E61" w:rsidR="00C17335" w:rsidRDefault="00F36B31" w:rsidP="00C17335">
      <w:pPr>
        <w:pStyle w:val="Body"/>
      </w:pPr>
      <w:proofErr w:type="spellStart"/>
      <w:r>
        <w:t>InVivo</w:t>
      </w:r>
      <w:proofErr w:type="spellEnd"/>
      <w:r>
        <w:t xml:space="preserve"> therapeutics has completed its first clinical trial in 2015, and since then has an on-going </w:t>
      </w:r>
      <w:r w:rsidR="000F0964">
        <w:t xml:space="preserve">second </w:t>
      </w:r>
      <w:r>
        <w:t xml:space="preserve">clinical trial (INSPIRE 2.0). </w:t>
      </w:r>
      <w:r w:rsidR="00BC06BA">
        <w:t xml:space="preserve">In INSPIRE 2.0, </w:t>
      </w:r>
      <w:r w:rsidR="00FE3A1C">
        <w:t>19 patients with nonpenetrating S</w:t>
      </w:r>
      <w:r w:rsidR="000F0964">
        <w:t>C</w:t>
      </w:r>
      <w:r w:rsidR="00FE3A1C">
        <w:t>I with a visible contusion on MRI, AIS A scale, neurological level of injury at T2-T12 underwent NSS implantation.</w:t>
      </w:r>
      <w:r w:rsidR="00A42A22">
        <w:t xml:space="preserve"> These patients were monitored for adverse and adverse device events (AEs and ADEs), </w:t>
      </w:r>
      <w:r w:rsidR="00BC06BA">
        <w:t xml:space="preserve">bowel and bladder functions and they had </w:t>
      </w:r>
      <w:r w:rsidR="00A42A22">
        <w:t xml:space="preserve">follow-up MRIs to assess for presence or not of cyst formation. 7 of 16 had an improvement exceeding historical benchmarks </w:t>
      </w:r>
      <w:r w:rsidR="00C571FE">
        <w:t>(</w:t>
      </w:r>
      <w:r w:rsidR="00A42A22" w:rsidRPr="00A42A22">
        <w:t xml:space="preserve">AIS grade </w:t>
      </w:r>
      <w:r w:rsidR="00C571FE">
        <w:t xml:space="preserve">A to B or C </w:t>
      </w:r>
      <w:r w:rsidR="00A42A22" w:rsidRPr="00A42A22">
        <w:t>at 6 month</w:t>
      </w:r>
      <w:r w:rsidR="00C571FE">
        <w:t xml:space="preserve">). 4 patients had an </w:t>
      </w:r>
      <w:r w:rsidR="00CA3595">
        <w:t xml:space="preserve">improvement in motor score of 1 to 18 point by 24 months. Bowel and bladder functions were improved in all 6 responders. </w:t>
      </w:r>
      <w:r w:rsidR="00E01421">
        <w:t xml:space="preserve">And </w:t>
      </w:r>
      <w:r w:rsidR="00A83D07">
        <w:t xml:space="preserve">finally </w:t>
      </w:r>
      <w:r w:rsidR="00E01421">
        <w:t>no ADEs were reported</w:t>
      </w:r>
      <w:r w:rsidR="00AA4F28">
        <w:t xml:space="preserve"> </w:t>
      </w:r>
      <w:r w:rsidR="00AA4F28">
        <w:fldChar w:fldCharType="begin"/>
      </w:r>
      <w:r w:rsidR="00AA4F28">
        <w:instrText xml:space="preserve"> ADDIN ZOTERO_ITEM CSL_CITATION {"citationID":"auNEBlzi","properties":{"formattedCitation":"(Kim et al.)","plainCitation":"(Kim et al.)","noteIndex":0},"citationItems":[{"id":4564,"uris":["http://zotero.org/users/7286058/items/SM4ZDDKI"],"itemData":{"id":4564,"type":"article-journal","abstract":"Based on 6-month data from the InVivo Study of Probable Benefit of the Neuro-Spinal Scaffold for Safety and Neurological Recovery in Patients with Complete Thoracic Spinal Cord Injury (INSPIRE) study (NCT02138110), acute implantation of an investigational bioresorbable polymer device (Neuro-Spinal Scaffold [NSS]) appeared to be safe in patients with complete thoracic spinal cord injury (SCI) and was associated with an ASIA Impairment Scale (AIS) conversion rate that exceeded historical controls.","container-title":"Neurosurgery","DOI":"10.1227/neu.0000000000001932","ISSN":"0148-396X","issue":"6","journalAbbreviation":"Neurosurgery","note":"PMID: 35442254\nPMCID: PMC9067089","page":"668-675","source":"PubMed Central","title":"Acute Implantation of a Bioresorbable Polymer Scaffold in Patients With Complete Thoracic Spinal Cord Injury: 24-Month Follow-up From the INSPIRE Study","title-short":"Acute Implantation of a Bioresorbable Polymer Scaffold in Patients With Complete Thoracic Spinal Cord Injury","URL":"https://www.ncbi.nlm.nih.gov/pmc/articles/PMC9067089/","volume":"90","author":[{"family":"Kim","given":"Kee D."},{"family":"Lee","given":"K. Stuart"},{"family":"Coric","given":"Domagoj"},{"family":"Harrop","given":"James S."},{"family":"Theodore","given":"Nicholas"},{"family":"Toselli","given":"Richard M."}],"accessed":{"date-parts":[["2022",10,22]]},"issued":{"date-parts":[["2022",6]]}}}],"schema":"https://github.com/citation-style-language/schema/raw/master/csl-citation.json"} </w:instrText>
      </w:r>
      <w:r w:rsidR="00AA4F28">
        <w:fldChar w:fldCharType="separate"/>
      </w:r>
      <w:r w:rsidR="00AA4F28">
        <w:rPr>
          <w:noProof/>
        </w:rPr>
        <w:t>(Kim et al.)</w:t>
      </w:r>
      <w:r w:rsidR="00AA4F28">
        <w:fldChar w:fldCharType="end"/>
      </w:r>
      <w:r w:rsidR="00E01421">
        <w:t>.</w:t>
      </w:r>
      <w:r w:rsidR="00DA0EF0">
        <w:t xml:space="preserve"> In other </w:t>
      </w:r>
      <w:r w:rsidR="00035B28">
        <w:t>NSS implantation was performed in a 25-year-old man with complete loss of sensation below L1 (T11 AIS grade A).</w:t>
      </w:r>
      <w:r w:rsidR="002B2EF8">
        <w:t xml:space="preserve"> 3 months after the surgery, he had sensation at and above L1 dermatomes bilaterally, improved motor function in the hip flexor and strength in the knee extensors. </w:t>
      </w:r>
      <w:r w:rsidR="00D00B74">
        <w:t>6 month follow-up showed no complications and he improved to an L1 AIS grade C</w:t>
      </w:r>
      <w:r w:rsidR="00050175">
        <w:t xml:space="preserve"> </w:t>
      </w:r>
      <w:r w:rsidR="00050175">
        <w:fldChar w:fldCharType="begin"/>
      </w:r>
      <w:r w:rsidR="00050175">
        <w:instrText xml:space="preserve"> ADDIN ZOTERO_ITEM CSL_CITATION {"citationID":"bxnbXl5v","properties":{"formattedCitation":"(Theodore et al.)","plainCitation":"(Theodore et al.)","noteIndex":0},"citationItems":[{"id":4656,"uris":["http://zotero.org/users/7286058/items/LNWTCVPG"],"itemData":{"id":4656,"type":"article-journal","abstract":"BACKGROUND AND IMPORTANCE: A porous bioresorbable polymer scaffold has previously been tested in preclinical animal models of spinal cord contusion injury to promote appositional healing, spare white matter, decrease posttraumatic cysts, and normalize intraparenchymal tissue pressure. This is the first report of its human implantation in a spinal cord injury patient during a pilot study testing the safety and feasibility of this technique (ClinicalTrials.gov Identifier: NCT02138110). CLINICAL PRESENTATION: A 25-year-old man had a T11-12 fracture dislocation sustained in a motocross accident that resulted in a T11 American Spinal Injury Association Impairment Scale (AIS) grade A traumatic spinal cord injury. He was treated with acute surgical decompression and spinal fixation with fusion, and enrolled in the spinal scaffold study. A 2 · 10 mm bioresorbable scaffold was placed in the spinal cord parenchyma at T12. The scaffold was implanted directly into the traumatic cavity within the spinal cord through a dorsal root entry zone myelotomy at the caudal extent of the contused area. By 3 months, his neurological examination improved to an L1 AIS grade C incomplete injury. At 6-month postoperative follow-up, there were no procedural complications or apparent safety issues related to the scaffold implantation. CONCLUSION: Although longer-term follow-up and investigation are required, this case demonstrates that a polymer scaffold can be safely implanted into an acutely contused spinal cord. This is the first human surgical implantation, and future outcomes of other patients in this clinical trial will better elucidate the safety and possible efficacy profile of the scaffold.","container-title":"Neurosurgery","DOI":"10.1227/NEU.0000000000001283","ISSN":"0148-396X","issue":"2","language":"en","page":"E305-E312","source":"DOI.org (Crossref)","title":"First Human Implantation of a Bioresorbable Polymer Scaffold for Acute Traumatic Spinal Cord Injury: A Clinical Pilot Study for Safety and Feasibility","title-short":"First Human Implantation of a Bioresorbable Polymer Scaffold for Acute Traumatic Spinal Cord Injury","URL":"https://journals.lww.com/00006123-201608000-00027","volume":"79","author":[{"family":"Theodore","given":"Nicholas"},{"family":"Hlubek","given":"Randall"},{"family":"Danielson","given":"Jill"},{"family":"Neff","given":"Kristin"},{"family":"Vaickus","given":"Lou"},{"family":"Ulich","given":"Thomas R."},{"family":"Ropper","given":"Alexander E."}],"accessed":{"date-parts":[["2022",10,24]]},"issued":{"date-parts":[["2016",8]]}}}],"schema":"https://github.com/citation-style-language/schema/raw/master/csl-citation.json"} </w:instrText>
      </w:r>
      <w:r w:rsidR="00050175">
        <w:fldChar w:fldCharType="separate"/>
      </w:r>
      <w:r w:rsidR="00050175">
        <w:rPr>
          <w:noProof/>
        </w:rPr>
        <w:t>(Theodore et al.)</w:t>
      </w:r>
      <w:r w:rsidR="00050175">
        <w:fldChar w:fldCharType="end"/>
      </w:r>
      <w:r w:rsidR="00D00B74">
        <w:t>.</w:t>
      </w:r>
    </w:p>
    <w:p w14:paraId="12715F15" w14:textId="7B2AF39B" w:rsidR="00A42A22" w:rsidRDefault="00A42A22" w:rsidP="00C17335">
      <w:pPr>
        <w:pStyle w:val="Body"/>
      </w:pPr>
    </w:p>
    <w:p w14:paraId="39D06F61" w14:textId="2CB82A22" w:rsidR="00050175" w:rsidRPr="008C2722" w:rsidRDefault="008C2722" w:rsidP="00C17335">
      <w:pPr>
        <w:pStyle w:val="Body"/>
      </w:pPr>
      <w:r>
        <w:t xml:space="preserve">Lineage therapeutic have completed 2 clinical trials. In the most recent (Phase 1/2a dose escalation trial), </w:t>
      </w:r>
      <w:r w:rsidR="00E43D6C">
        <w:t xml:space="preserve">25 </w:t>
      </w:r>
      <w:r>
        <w:t>patient</w:t>
      </w:r>
      <w:r w:rsidR="00E43D6C">
        <w:t>s with C4-7 AIS grade A or B,</w:t>
      </w:r>
      <w:r>
        <w:t xml:space="preserve"> received different dose</w:t>
      </w:r>
      <w:r w:rsidR="00E2311B">
        <w:t>s</w:t>
      </w:r>
      <w:r>
        <w:t xml:space="preserve"> of OPC1 (2 x 10</w:t>
      </w:r>
      <w:r w:rsidRPr="008C2722">
        <w:rPr>
          <w:vertAlign w:val="superscript"/>
        </w:rPr>
        <w:t>6</w:t>
      </w:r>
      <w:r>
        <w:t>, 1 x 10</w:t>
      </w:r>
      <w:r>
        <w:rPr>
          <w:vertAlign w:val="superscript"/>
        </w:rPr>
        <w:t xml:space="preserve">7 </w:t>
      </w:r>
      <w:r w:rsidRPr="008C2722">
        <w:t xml:space="preserve">or </w:t>
      </w:r>
      <w:r>
        <w:t>2 x 10</w:t>
      </w:r>
      <w:r>
        <w:rPr>
          <w:vertAlign w:val="superscript"/>
        </w:rPr>
        <w:t>7</w:t>
      </w:r>
      <w:r>
        <w:t>).</w:t>
      </w:r>
      <w:r w:rsidR="00631AC2">
        <w:t xml:space="preserve"> </w:t>
      </w:r>
      <w:r w:rsidR="00E43D6C">
        <w:t xml:space="preserve">These </w:t>
      </w:r>
      <w:r w:rsidR="00631AC2">
        <w:t>At -year follow-up, 21/22 (96%) and 7/22 (32%), recovered 2 or more levels of neurological function on at least one</w:t>
      </w:r>
      <w:r w:rsidR="00E2311B">
        <w:t xml:space="preserve"> s</w:t>
      </w:r>
      <w:r w:rsidR="00631AC2">
        <w:t>ide of their body.</w:t>
      </w:r>
      <w:r w:rsidR="00E2311B">
        <w:t xml:space="preserve"> The </w:t>
      </w:r>
      <w:r w:rsidR="007734E1">
        <w:t xml:space="preserve">only </w:t>
      </w:r>
      <w:r w:rsidR="00E2311B">
        <w:t>AEs reported</w:t>
      </w:r>
      <w:r w:rsidR="007734E1">
        <w:t xml:space="preserve"> such as urinary tract infections, muscle spasms, or neuropathic pain are commonly reported SCI complications, none of SAEs were related to OPC1.</w:t>
      </w:r>
    </w:p>
    <w:p w14:paraId="2A476436" w14:textId="4997C3AC" w:rsidR="0043376A" w:rsidRDefault="0043376A" w:rsidP="00C17335">
      <w:pPr>
        <w:pStyle w:val="Body"/>
      </w:pPr>
    </w:p>
    <w:p w14:paraId="5E3A8389" w14:textId="77777777" w:rsidR="002A6692" w:rsidRDefault="002A6692" w:rsidP="00C17335">
      <w:pPr>
        <w:pStyle w:val="Body"/>
      </w:pPr>
    </w:p>
    <w:p w14:paraId="6CB2585A" w14:textId="10F46E88" w:rsidR="009A6BE4" w:rsidRDefault="009A6BE4" w:rsidP="00C17335">
      <w:pPr>
        <w:pStyle w:val="Body"/>
      </w:pPr>
    </w:p>
    <w:p w14:paraId="0C41185F" w14:textId="3850BA7F" w:rsidR="009A6BE4" w:rsidRDefault="009A6BE4" w:rsidP="00C17335">
      <w:pPr>
        <w:pStyle w:val="Body"/>
      </w:pPr>
    </w:p>
    <w:p w14:paraId="0C0F66A4" w14:textId="45E16683" w:rsidR="009A6BE4" w:rsidRDefault="009A6BE4" w:rsidP="00C17335">
      <w:pPr>
        <w:pStyle w:val="Body"/>
      </w:pPr>
    </w:p>
    <w:p w14:paraId="73268D9F" w14:textId="29140B64" w:rsidR="009A6BE4" w:rsidRDefault="009A6BE4" w:rsidP="00C17335">
      <w:pPr>
        <w:pStyle w:val="Body"/>
      </w:pPr>
    </w:p>
    <w:p w14:paraId="0105D446" w14:textId="57AD25D8" w:rsidR="009A6BE4" w:rsidRDefault="009A6BE4" w:rsidP="00C17335">
      <w:pPr>
        <w:pStyle w:val="Body"/>
      </w:pPr>
    </w:p>
    <w:p w14:paraId="2891B3F3" w14:textId="78B14678" w:rsidR="009A6BE4" w:rsidRDefault="009A6BE4" w:rsidP="00C17335">
      <w:pPr>
        <w:pStyle w:val="Body"/>
      </w:pPr>
    </w:p>
    <w:p w14:paraId="43E95797" w14:textId="69D20835" w:rsidR="009A6BE4" w:rsidRDefault="009A6BE4" w:rsidP="00C17335">
      <w:pPr>
        <w:pStyle w:val="Body"/>
      </w:pPr>
    </w:p>
    <w:p w14:paraId="3991B69E" w14:textId="26178B50" w:rsidR="009A6BE4" w:rsidRDefault="009A6BE4" w:rsidP="00C17335">
      <w:pPr>
        <w:pStyle w:val="Body"/>
      </w:pPr>
    </w:p>
    <w:p w14:paraId="70485393" w14:textId="21BB349A" w:rsidR="009A6BE4" w:rsidRDefault="009A6BE4" w:rsidP="00C17335">
      <w:pPr>
        <w:pStyle w:val="Body"/>
      </w:pPr>
    </w:p>
    <w:p w14:paraId="25DDB7B6" w14:textId="45DD8AB2" w:rsidR="009A6BE4" w:rsidRDefault="009A6BE4" w:rsidP="00C17335">
      <w:pPr>
        <w:pStyle w:val="Body"/>
      </w:pPr>
    </w:p>
    <w:p w14:paraId="5F1EB6BD" w14:textId="385555F7" w:rsidR="009A6BE4" w:rsidRDefault="009A6BE4" w:rsidP="00C17335">
      <w:pPr>
        <w:pStyle w:val="Body"/>
      </w:pPr>
    </w:p>
    <w:p w14:paraId="3CCFAE63" w14:textId="0661D4A6" w:rsidR="009A6BE4" w:rsidRDefault="009A6BE4" w:rsidP="00C17335">
      <w:pPr>
        <w:pStyle w:val="Body"/>
      </w:pPr>
    </w:p>
    <w:p w14:paraId="72279F1F" w14:textId="751058A7" w:rsidR="009A6BE4" w:rsidRDefault="009A6BE4" w:rsidP="00C17335">
      <w:pPr>
        <w:pStyle w:val="Body"/>
      </w:pPr>
    </w:p>
    <w:p w14:paraId="0F25EA32" w14:textId="3C962674" w:rsidR="009A6BE4" w:rsidRDefault="009A6BE4" w:rsidP="00C17335">
      <w:pPr>
        <w:pStyle w:val="Body"/>
      </w:pPr>
    </w:p>
    <w:p w14:paraId="674E0302" w14:textId="36D65FE2" w:rsidR="009A6BE4" w:rsidRDefault="009A6BE4" w:rsidP="00C17335">
      <w:pPr>
        <w:pStyle w:val="Body"/>
      </w:pPr>
    </w:p>
    <w:p w14:paraId="59293A1D" w14:textId="1DA762A6" w:rsidR="009A6BE4" w:rsidRDefault="009A6BE4" w:rsidP="00C17335">
      <w:pPr>
        <w:pStyle w:val="Body"/>
      </w:pPr>
    </w:p>
    <w:p w14:paraId="3980344D" w14:textId="06633815" w:rsidR="009A6BE4" w:rsidRDefault="009A6BE4" w:rsidP="00C17335">
      <w:pPr>
        <w:pStyle w:val="Body"/>
      </w:pPr>
    </w:p>
    <w:p w14:paraId="276B2365" w14:textId="5439A225" w:rsidR="009A6BE4" w:rsidRDefault="009A6BE4" w:rsidP="00C17335">
      <w:pPr>
        <w:pStyle w:val="Body"/>
      </w:pPr>
    </w:p>
    <w:p w14:paraId="420E5815" w14:textId="77777777" w:rsidR="009A6BE4" w:rsidRDefault="009A6BE4" w:rsidP="00C17335">
      <w:pPr>
        <w:pStyle w:val="Body"/>
      </w:pPr>
    </w:p>
    <w:p w14:paraId="5E761D66" w14:textId="77777777" w:rsidR="0043376A" w:rsidRDefault="0043376A" w:rsidP="0043376A">
      <w:pPr>
        <w:pStyle w:val="Heading2"/>
      </w:pPr>
      <w:r>
        <w:t>E – Verification and Validation</w:t>
      </w:r>
    </w:p>
    <w:p w14:paraId="7452A96B" w14:textId="77777777" w:rsidR="0043376A" w:rsidRPr="00D739E1" w:rsidRDefault="0043376A" w:rsidP="0043376A">
      <w:pPr>
        <w:rPr>
          <w:bCs/>
        </w:rPr>
      </w:pPr>
      <w:r>
        <w:rPr>
          <w:bCs/>
        </w:rPr>
        <w:t>There i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223A6622" w14:textId="77777777" w:rsidR="0043376A" w:rsidRPr="00D739E1" w:rsidRDefault="0043376A" w:rsidP="0043376A">
      <w:pPr>
        <w:rPr>
          <w:bCs/>
        </w:rPr>
      </w:pPr>
    </w:p>
    <w:p w14:paraId="356CEE5C" w14:textId="77777777" w:rsidR="0043376A" w:rsidRPr="00D739E1" w:rsidRDefault="0043376A" w:rsidP="0043376A">
      <w:pPr>
        <w:rPr>
          <w:bCs/>
        </w:rPr>
      </w:pPr>
      <w:r w:rsidRPr="00D739E1">
        <w:rPr>
          <w:bCs/>
        </w:rPr>
        <w:t xml:space="preserve">How do these </w:t>
      </w:r>
      <w:r>
        <w:rPr>
          <w:bCs/>
        </w:rPr>
        <w:t xml:space="preserve">studies </w:t>
      </w:r>
      <w:r w:rsidRPr="00D739E1">
        <w:rPr>
          <w:bCs/>
        </w:rPr>
        <w:t>map to specific, quantitative, design criteria from the solution description?</w:t>
      </w:r>
    </w:p>
    <w:p w14:paraId="2F010841" w14:textId="77777777" w:rsidR="0043376A" w:rsidRDefault="0043376A" w:rsidP="0043376A">
      <w:pPr>
        <w:pStyle w:val="SubsectionTitle"/>
      </w:pPr>
      <w:r>
        <w:t>Verification</w:t>
      </w:r>
    </w:p>
    <w:p w14:paraId="55A66E5E" w14:textId="77777777" w:rsidR="0043376A" w:rsidRDefault="0043376A" w:rsidP="0043376A">
      <w:pPr>
        <w:pStyle w:val="Body"/>
      </w:pPr>
      <w:r>
        <w:t>[Use subheadings for each part]</w:t>
      </w:r>
    </w:p>
    <w:p w14:paraId="6CE4F44C" w14:textId="77777777" w:rsidR="0043376A" w:rsidRDefault="0043376A" w:rsidP="0043376A">
      <w:pPr>
        <w:pStyle w:val="Body"/>
      </w:pPr>
    </w:p>
    <w:p w14:paraId="267CF3E2" w14:textId="77777777" w:rsidR="0043376A" w:rsidRDefault="0043376A" w:rsidP="0043376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22A4EAB6" w14:textId="77777777" w:rsidR="0043376A" w:rsidRPr="00D739E1" w:rsidRDefault="0043376A" w:rsidP="0043376A">
      <w:pPr>
        <w:pStyle w:val="Body"/>
        <w:rPr>
          <w:rFonts w:eastAsiaTheme="majorEastAsia"/>
        </w:rPr>
      </w:pPr>
    </w:p>
    <w:p w14:paraId="2BCD1824" w14:textId="77777777" w:rsidR="0043376A" w:rsidRDefault="0043376A" w:rsidP="0043376A">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7623F69D" w14:textId="77777777" w:rsidR="0043376A" w:rsidRPr="002849BA" w:rsidRDefault="0043376A" w:rsidP="0043376A">
      <w:pPr>
        <w:pStyle w:val="Body"/>
      </w:pPr>
    </w:p>
    <w:p w14:paraId="5CB8E78F" w14:textId="77777777" w:rsidR="0043376A" w:rsidRDefault="0043376A" w:rsidP="0043376A">
      <w:pPr>
        <w:rPr>
          <w:bCs/>
        </w:rPr>
      </w:pPr>
      <w:r w:rsidRPr="00D739E1">
        <w:rPr>
          <w:bCs/>
        </w:rPr>
        <w:t>Please focus on at least one quantitative verification and provide details on the method, outcome, and connection to design requirements.</w:t>
      </w:r>
      <w:r w:rsidRPr="00535BEC">
        <w:rPr>
          <w:bCs/>
        </w:rPr>
        <w:t xml:space="preserve"> </w:t>
      </w:r>
      <w:r w:rsidRPr="00D739E1">
        <w:rPr>
          <w:bCs/>
        </w:rPr>
        <w:t>It help</w:t>
      </w:r>
      <w:r>
        <w:rPr>
          <w:bCs/>
        </w:rPr>
        <w:t>s</w:t>
      </w:r>
      <w:r w:rsidRPr="00D739E1">
        <w:rPr>
          <w:bCs/>
        </w:rPr>
        <w:t xml:space="preserve"> to include </w:t>
      </w:r>
      <w:r>
        <w:rPr>
          <w:bCs/>
        </w:rPr>
        <w:t>at least one</w:t>
      </w:r>
      <w:r w:rsidRPr="00D739E1">
        <w:rPr>
          <w:bCs/>
        </w:rPr>
        <w:t xml:space="preserve"> specific quantitative example from the paper</w:t>
      </w:r>
      <w:r>
        <w:rPr>
          <w:bCs/>
        </w:rPr>
        <w:t xml:space="preserve">s </w:t>
      </w:r>
      <w:r w:rsidRPr="00D739E1">
        <w:rPr>
          <w:bCs/>
        </w:rPr>
        <w:t>and connect that</w:t>
      </w:r>
      <w:r>
        <w:rPr>
          <w:bCs/>
        </w:rPr>
        <w:t xml:space="preserve"> example</w:t>
      </w:r>
      <w:r w:rsidRPr="00D739E1">
        <w:rPr>
          <w:bCs/>
        </w:rPr>
        <w:t xml:space="preserve"> to the intended design parameter for that metric.</w:t>
      </w:r>
    </w:p>
    <w:p w14:paraId="3C9842F9" w14:textId="77777777" w:rsidR="0043376A" w:rsidRPr="003D56EB" w:rsidRDefault="0043376A" w:rsidP="0043376A">
      <w:pPr>
        <w:pStyle w:val="Body"/>
      </w:pPr>
    </w:p>
    <w:p w14:paraId="384E251F" w14:textId="77777777" w:rsidR="0043376A" w:rsidRDefault="0043376A" w:rsidP="0043376A">
      <w:pPr>
        <w:pStyle w:val="SubsectionTitle"/>
      </w:pPr>
      <w:r>
        <w:t>Validation</w:t>
      </w:r>
    </w:p>
    <w:p w14:paraId="28F2E7DC" w14:textId="77777777" w:rsidR="0043376A" w:rsidRDefault="0043376A" w:rsidP="0043376A">
      <w:r>
        <w:lastRenderedPageBreak/>
        <w:t xml:space="preserve">Describe the methods and outcomes of at least one validation study. Connect the methods and outcomes to the needs of the intended population described earlier in the project. </w:t>
      </w:r>
    </w:p>
    <w:p w14:paraId="09B5B559" w14:textId="77777777" w:rsidR="0043376A" w:rsidRDefault="0043376A" w:rsidP="0043376A"/>
    <w:p w14:paraId="1AFAC351" w14:textId="77777777" w:rsidR="0043376A" w:rsidRPr="00D739E1" w:rsidRDefault="0043376A" w:rsidP="0043376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123C5CE" w14:textId="77777777" w:rsidR="0043376A" w:rsidRDefault="0043376A" w:rsidP="0043376A">
      <w:pPr>
        <w:rPr>
          <w:bCs/>
        </w:rPr>
      </w:pPr>
    </w:p>
    <w:p w14:paraId="74683F55" w14:textId="05D507BF" w:rsidR="0043376A" w:rsidRPr="00D739E1" w:rsidRDefault="0043376A" w:rsidP="0043376A">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w:t>
      </w:r>
      <w:r>
        <w:rPr>
          <w:bCs/>
        </w:rPr>
        <w:t>s</w:t>
      </w:r>
      <w:r w:rsidRPr="00D739E1">
        <w:rPr>
          <w:bCs/>
        </w:rPr>
        <w:t>o really try to give the reader a take home "it works" message.</w:t>
      </w:r>
    </w:p>
    <w:p w14:paraId="5E52955D" w14:textId="77777777" w:rsidR="0043376A" w:rsidRPr="009039C7" w:rsidRDefault="0043376A" w:rsidP="0043376A"/>
    <w:p w14:paraId="213909CC" w14:textId="77777777" w:rsidR="0043376A" w:rsidRDefault="0043376A" w:rsidP="0043376A">
      <w:pPr>
        <w:pStyle w:val="Heading2"/>
      </w:pPr>
      <w:r>
        <w:t>Conclusions</w:t>
      </w:r>
    </w:p>
    <w:p w14:paraId="24399800" w14:textId="77777777" w:rsidR="0043376A" w:rsidRDefault="0043376A" w:rsidP="0043376A">
      <w:pPr>
        <w:pStyle w:val="Body"/>
      </w:pPr>
      <w:r>
        <w:t xml:space="preserve">[Only submitted in the final report] </w:t>
      </w:r>
    </w:p>
    <w:p w14:paraId="39832AC7" w14:textId="370C257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28C690BE" w14:textId="23411BC0" w:rsidR="006C65A9" w:rsidRDefault="006C65A9" w:rsidP="006C65A9">
      <w:pPr>
        <w:pStyle w:val="Heading2"/>
      </w:pPr>
      <w:r>
        <w:t>References</w:t>
      </w:r>
    </w:p>
    <w:p w14:paraId="6D23B5B9" w14:textId="77777777" w:rsidR="00BB4E41" w:rsidRPr="00D13406" w:rsidRDefault="00BB4E41" w:rsidP="00BB4E41">
      <w:pPr>
        <w:pStyle w:val="FootnoteText"/>
        <w:numPr>
          <w:ilvl w:val="0"/>
          <w:numId w:val="22"/>
        </w:numPr>
        <w:spacing w:before="120"/>
        <w:ind w:left="360"/>
        <w:rPr>
          <w:rStyle w:val="Hyperlink"/>
          <w:rFonts w:cs="Tahoma"/>
          <w:color w:val="auto"/>
          <w:sz w:val="22"/>
          <w:szCs w:val="22"/>
          <w:u w:val="none"/>
        </w:rPr>
      </w:pPr>
      <w:r w:rsidRPr="00D13406">
        <w:rPr>
          <w:rFonts w:eastAsiaTheme="majorEastAsia" w:cs="Tahoma"/>
          <w:sz w:val="22"/>
          <w:szCs w:val="22"/>
        </w:rPr>
        <w:t>NSCIC</w:t>
      </w:r>
      <w:r w:rsidRPr="00D13406">
        <w:rPr>
          <w:rFonts w:cs="Tahoma"/>
          <w:sz w:val="22"/>
          <w:szCs w:val="22"/>
        </w:rPr>
        <w:t xml:space="preserve">: National spinal cord injury statistical center: </w:t>
      </w:r>
      <w:hyperlink r:id="rId13" w:history="1">
        <w:r w:rsidRPr="00D13406">
          <w:rPr>
            <w:rStyle w:val="Hyperlink"/>
            <w:rFonts w:cs="Tahoma"/>
            <w:sz w:val="22"/>
            <w:szCs w:val="22"/>
          </w:rPr>
          <w:t>Facts and Figures 2020</w:t>
        </w:r>
      </w:hyperlink>
    </w:p>
    <w:p w14:paraId="0DFF783D" w14:textId="77777777" w:rsidR="00BB4E41" w:rsidRPr="00D13406" w:rsidRDefault="00BB4E41" w:rsidP="00BB4E41">
      <w:pPr>
        <w:pStyle w:val="FootnoteText"/>
        <w:numPr>
          <w:ilvl w:val="0"/>
          <w:numId w:val="22"/>
        </w:numPr>
        <w:spacing w:before="120"/>
        <w:ind w:left="360"/>
        <w:rPr>
          <w:rFonts w:cs="Tahoma"/>
          <w:sz w:val="22"/>
          <w:szCs w:val="22"/>
        </w:rPr>
      </w:pPr>
      <w:r w:rsidRPr="00D13406">
        <w:rPr>
          <w:rFonts w:cs="Tahoma"/>
          <w:sz w:val="22"/>
          <w:szCs w:val="22"/>
        </w:rPr>
        <w:t>lifeexpectancy.org</w:t>
      </w:r>
    </w:p>
    <w:p w14:paraId="4FFB96A5" w14:textId="77777777"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SpinalCord.com:</w:t>
      </w:r>
      <w:hyperlink r:id="rId14" w:history="1">
        <w:r w:rsidRPr="00D13406">
          <w:rPr>
            <w:rStyle w:val="Hyperlink"/>
            <w:rFonts w:cs="Tahoma"/>
            <w:sz w:val="22"/>
          </w:rPr>
          <w:t>4 Things You need to. Know about SCI Medicaid Coverage</w:t>
        </w:r>
      </w:hyperlink>
    </w:p>
    <w:p w14:paraId="2451B1EE" w14:textId="281F0BD1"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Kaiser</w:t>
      </w:r>
      <w:r w:rsidR="00F55848" w:rsidRPr="00D13406">
        <w:rPr>
          <w:rFonts w:cs="Tahoma"/>
          <w:sz w:val="22"/>
        </w:rPr>
        <w:t>:</w:t>
      </w:r>
      <w:r w:rsidRPr="00D13406">
        <w:rPr>
          <w:rFonts w:cs="Tahoma"/>
          <w:sz w:val="22"/>
        </w:rPr>
        <w:t xml:space="preserve"> reference: </w:t>
      </w:r>
      <w:hyperlink r:id="rId15" w:history="1">
        <w:r w:rsidRPr="00D13406">
          <w:rPr>
            <w:rStyle w:val="Hyperlink"/>
            <w:rFonts w:cs="Tahoma"/>
            <w:sz w:val="22"/>
          </w:rPr>
          <w:t>Drug Encyclopedia Entry on Medrol</w:t>
        </w:r>
      </w:hyperlink>
    </w:p>
    <w:p w14:paraId="333005D2" w14:textId="77777777" w:rsidR="0057577E" w:rsidRPr="00D13406" w:rsidRDefault="0057577E" w:rsidP="007D2A17">
      <w:pPr>
        <w:pStyle w:val="JHEPBody"/>
        <w:numPr>
          <w:ilvl w:val="0"/>
          <w:numId w:val="22"/>
        </w:numPr>
        <w:spacing w:before="120"/>
        <w:ind w:left="360"/>
        <w:rPr>
          <w:rFonts w:cs="Tahoma"/>
          <w:sz w:val="22"/>
        </w:rPr>
      </w:pPr>
      <w:proofErr w:type="spellStart"/>
      <w:r w:rsidRPr="00D13406">
        <w:rPr>
          <w:rFonts w:cs="Tahoma"/>
          <w:color w:val="212121"/>
          <w:sz w:val="22"/>
          <w:shd w:val="clear" w:color="auto" w:fill="FFFFFF"/>
        </w:rPr>
        <w:t>Ocejo</w:t>
      </w:r>
      <w:proofErr w:type="spellEnd"/>
      <w:r w:rsidRPr="00D13406">
        <w:rPr>
          <w:rFonts w:cs="Tahoma"/>
          <w:color w:val="212121"/>
          <w:sz w:val="22"/>
          <w:shd w:val="clear" w:color="auto" w:fill="FFFFFF"/>
        </w:rPr>
        <w:t>, Antonio. and Ricardo Correa. “Methylprednisolone.” </w:t>
      </w:r>
      <w:proofErr w:type="spellStart"/>
      <w:r w:rsidRPr="00D13406">
        <w:rPr>
          <w:rFonts w:cs="Tahoma"/>
          <w:i/>
          <w:iCs/>
          <w:color w:val="212121"/>
          <w:sz w:val="22"/>
          <w:shd w:val="clear" w:color="auto" w:fill="FFFFFF"/>
        </w:rPr>
        <w:t>StatPearls</w:t>
      </w:r>
      <w:proofErr w:type="spellEnd"/>
      <w:r w:rsidRPr="00D13406">
        <w:rPr>
          <w:rFonts w:cs="Tahoma"/>
          <w:color w:val="212121"/>
          <w:sz w:val="22"/>
          <w:shd w:val="clear" w:color="auto" w:fill="FFFFFF"/>
        </w:rPr>
        <w:t xml:space="preserve">, </w:t>
      </w:r>
      <w:proofErr w:type="spellStart"/>
      <w:r w:rsidRPr="00D13406">
        <w:rPr>
          <w:rFonts w:cs="Tahoma"/>
          <w:color w:val="212121"/>
          <w:sz w:val="22"/>
          <w:shd w:val="clear" w:color="auto" w:fill="FFFFFF"/>
        </w:rPr>
        <w:t>StatPearls</w:t>
      </w:r>
      <w:proofErr w:type="spellEnd"/>
      <w:r w:rsidRPr="00D13406">
        <w:rPr>
          <w:rFonts w:cs="Tahoma"/>
          <w:color w:val="212121"/>
          <w:sz w:val="22"/>
          <w:shd w:val="clear" w:color="auto" w:fill="FFFFFF"/>
        </w:rPr>
        <w:t xml:space="preserve"> Publishing, 22 May 2022.</w:t>
      </w:r>
    </w:p>
    <w:p w14:paraId="105C6475" w14:textId="77777777" w:rsidR="00E24020" w:rsidRPr="00D13406" w:rsidRDefault="00881FB4" w:rsidP="00E24020">
      <w:pPr>
        <w:pStyle w:val="Bibliography"/>
        <w:numPr>
          <w:ilvl w:val="0"/>
          <w:numId w:val="22"/>
        </w:numPr>
        <w:spacing w:before="120" w:line="240" w:lineRule="auto"/>
        <w:ind w:left="360"/>
        <w:rPr>
          <w:rFonts w:cs="Tahoma"/>
          <w:sz w:val="22"/>
          <w:szCs w:val="22"/>
        </w:rPr>
      </w:pPr>
      <w:r w:rsidRPr="00D13406">
        <w:rPr>
          <w:rFonts w:cs="Tahoma"/>
          <w:sz w:val="22"/>
          <w:szCs w:val="22"/>
        </w:rPr>
        <w:t xml:space="preserve">The Effects and Potential Mechanisms of Locomotor Training on Improvements of Functional Recovery after Spinal Cord Injury | Elsevier Enhanced Reader. </w:t>
      </w:r>
      <w:hyperlink r:id="rId16" w:history="1">
        <w:r w:rsidR="00AE7B54" w:rsidRPr="00D13406">
          <w:rPr>
            <w:rStyle w:val="Hyperlink"/>
            <w:rFonts w:cs="Tahoma"/>
            <w:sz w:val="22"/>
            <w:szCs w:val="22"/>
          </w:rPr>
          <w:t>https://doi.org/10.1016/bs.irn.2019.08.003</w:t>
        </w:r>
      </w:hyperlink>
      <w:r w:rsidRPr="00D13406">
        <w:rPr>
          <w:rFonts w:cs="Tahoma"/>
          <w:sz w:val="22"/>
          <w:szCs w:val="22"/>
        </w:rPr>
        <w:t>.</w:t>
      </w:r>
    </w:p>
    <w:p w14:paraId="31980D4C" w14:textId="77777777" w:rsidR="009B0E73" w:rsidRPr="00D13406" w:rsidRDefault="00E24020" w:rsidP="009B0E73">
      <w:pPr>
        <w:pStyle w:val="Bibliography"/>
        <w:numPr>
          <w:ilvl w:val="0"/>
          <w:numId w:val="22"/>
        </w:numPr>
        <w:spacing w:before="120" w:line="240" w:lineRule="auto"/>
        <w:ind w:left="360"/>
        <w:rPr>
          <w:rFonts w:cs="Tahoma"/>
          <w:sz w:val="22"/>
          <w:szCs w:val="22"/>
        </w:rPr>
      </w:pPr>
      <w:r w:rsidRPr="00D13406">
        <w:rPr>
          <w:rFonts w:cs="Tahoma"/>
          <w:b/>
          <w:bCs/>
          <w:sz w:val="22"/>
          <w:szCs w:val="22"/>
        </w:rPr>
        <w:t>MABP</w:t>
      </w:r>
      <w:r w:rsidRPr="00D13406">
        <w:rPr>
          <w:rFonts w:cs="Tahoma"/>
          <w:sz w:val="22"/>
          <w:szCs w:val="22"/>
        </w:rPr>
        <w:t xml:space="preserve">: </w:t>
      </w:r>
      <w:hyperlink r:id="rId17" w:history="1">
        <w:r w:rsidR="00B23D1D" w:rsidRPr="00D13406">
          <w:rPr>
            <w:rStyle w:val="Hyperlink"/>
            <w:rFonts w:cs="Tahoma"/>
            <w:sz w:val="22"/>
            <w:szCs w:val="22"/>
          </w:rPr>
          <w:t>https://www.healthline.com/health/mean-arterial-pressure</w:t>
        </w:r>
      </w:hyperlink>
    </w:p>
    <w:p w14:paraId="19D831BF" w14:textId="77777777" w:rsidR="001C1BA2" w:rsidRPr="00D13406" w:rsidRDefault="009B0E73" w:rsidP="001C1BA2">
      <w:pPr>
        <w:pStyle w:val="Bibliography"/>
        <w:numPr>
          <w:ilvl w:val="0"/>
          <w:numId w:val="22"/>
        </w:numPr>
        <w:spacing w:before="120" w:line="240" w:lineRule="auto"/>
        <w:ind w:left="360"/>
        <w:rPr>
          <w:rFonts w:cs="Tahoma"/>
          <w:sz w:val="22"/>
          <w:szCs w:val="22"/>
        </w:rPr>
      </w:pPr>
      <w:r w:rsidRPr="00D13406">
        <w:rPr>
          <w:rFonts w:cs="Tahoma"/>
          <w:b/>
          <w:bCs/>
          <w:sz w:val="22"/>
          <w:szCs w:val="22"/>
        </w:rPr>
        <w:t>CRP</w:t>
      </w:r>
      <w:r w:rsidRPr="00D13406">
        <w:rPr>
          <w:rFonts w:cs="Tahoma"/>
          <w:sz w:val="22"/>
          <w:szCs w:val="22"/>
        </w:rPr>
        <w:t xml:space="preserve">: </w:t>
      </w:r>
      <w:hyperlink r:id="rId18" w:history="1">
        <w:r w:rsidR="001C1BA2" w:rsidRPr="00D13406">
          <w:rPr>
            <w:rStyle w:val="Hyperlink"/>
            <w:rFonts w:cs="Tahoma"/>
            <w:sz w:val="22"/>
            <w:szCs w:val="22"/>
          </w:rPr>
          <w:t>https://my.clevelandclinic.org/health/diagnostics/23056-c-reactive-protein-crp-test</w:t>
        </w:r>
      </w:hyperlink>
    </w:p>
    <w:p w14:paraId="695D520C" w14:textId="77777777" w:rsidR="009D7C9D" w:rsidRPr="00D13406" w:rsidRDefault="001C1BA2" w:rsidP="009D7C9D">
      <w:pPr>
        <w:pStyle w:val="Bibliography"/>
        <w:numPr>
          <w:ilvl w:val="0"/>
          <w:numId w:val="22"/>
        </w:numPr>
        <w:spacing w:before="120" w:line="240" w:lineRule="auto"/>
        <w:ind w:left="360"/>
        <w:rPr>
          <w:rFonts w:cs="Tahoma"/>
          <w:sz w:val="22"/>
          <w:szCs w:val="22"/>
        </w:rPr>
      </w:pPr>
      <w:r w:rsidRPr="00D13406">
        <w:rPr>
          <w:rFonts w:cs="Tahoma"/>
          <w:b/>
          <w:bCs/>
          <w:color w:val="000000"/>
          <w:sz w:val="22"/>
          <w:szCs w:val="22"/>
        </w:rPr>
        <w:t>ISNCSCI</w:t>
      </w:r>
      <w:r w:rsidRPr="00D13406">
        <w:rPr>
          <w:rFonts w:cs="Tahoma"/>
          <w:color w:val="000000"/>
          <w:sz w:val="22"/>
          <w:szCs w:val="22"/>
        </w:rPr>
        <w:t xml:space="preserve">: </w:t>
      </w:r>
      <w:hyperlink r:id="rId19" w:history="1">
        <w:r w:rsidR="009D7C9D" w:rsidRPr="00D13406">
          <w:rPr>
            <w:rStyle w:val="Hyperlink"/>
            <w:rFonts w:cs="Tahoma"/>
            <w:sz w:val="22"/>
            <w:szCs w:val="22"/>
          </w:rPr>
          <w:t>https://www.isncscialgorithm.com/</w:t>
        </w:r>
      </w:hyperlink>
    </w:p>
    <w:p w14:paraId="011FA177" w14:textId="768C5A7B" w:rsidR="009D7C9D" w:rsidRPr="009D7C9D" w:rsidRDefault="009D7C9D" w:rsidP="009D7C9D">
      <w:pPr>
        <w:pStyle w:val="Bibliography"/>
        <w:numPr>
          <w:ilvl w:val="0"/>
          <w:numId w:val="22"/>
        </w:numPr>
        <w:spacing w:before="120" w:line="240" w:lineRule="auto"/>
        <w:ind w:left="360"/>
        <w:rPr>
          <w:rFonts w:cs="Tahoma"/>
        </w:rPr>
      </w:pPr>
      <w:r>
        <w:t xml:space="preserve">Biopsy score: </w:t>
      </w:r>
      <w:hyperlink r:id="rId20" w:history="1">
        <w:r w:rsidRPr="005771F7">
          <w:rPr>
            <w:rStyle w:val="Hyperlink"/>
          </w:rPr>
          <w:t>https://news.cancerconnect.com/treatment-care/understanding-your-biopsy-results-and-pathology-report</w:t>
        </w:r>
      </w:hyperlink>
    </w:p>
    <w:p w14:paraId="2279ADAD" w14:textId="77777777" w:rsidR="0057577E" w:rsidRPr="0057577E" w:rsidRDefault="0057577E" w:rsidP="00EB5BA2">
      <w:pPr>
        <w:pStyle w:val="Bibliography"/>
        <w:numPr>
          <w:ilvl w:val="0"/>
          <w:numId w:val="22"/>
        </w:numPr>
        <w:spacing w:before="120" w:line="240" w:lineRule="auto"/>
        <w:ind w:left="360"/>
        <w:rPr>
          <w:rFonts w:cs="Tahoma"/>
        </w:rPr>
      </w:pPr>
      <w:r w:rsidRPr="0057577E">
        <w:rPr>
          <w:rFonts w:cs="Tahoma"/>
          <w:color w:val="212121"/>
          <w:shd w:val="clear" w:color="auto" w:fill="FFFFFF"/>
        </w:rPr>
        <w:t>Skelly, Christy L., et al. “Adverse Events.” </w:t>
      </w:r>
      <w:proofErr w:type="spellStart"/>
      <w:r w:rsidRPr="0057577E">
        <w:rPr>
          <w:rFonts w:cs="Tahoma"/>
          <w:i/>
          <w:iCs/>
          <w:color w:val="212121"/>
          <w:shd w:val="clear" w:color="auto" w:fill="FFFFFF"/>
        </w:rPr>
        <w:t>StatPearls</w:t>
      </w:r>
      <w:proofErr w:type="spellEnd"/>
      <w:r w:rsidRPr="0057577E">
        <w:rPr>
          <w:rFonts w:cs="Tahoma"/>
          <w:color w:val="212121"/>
          <w:shd w:val="clear" w:color="auto" w:fill="FFFFFF"/>
        </w:rPr>
        <w:t xml:space="preserve">, </w:t>
      </w:r>
      <w:proofErr w:type="spellStart"/>
      <w:r w:rsidRPr="0057577E">
        <w:rPr>
          <w:rFonts w:cs="Tahoma"/>
          <w:color w:val="212121"/>
          <w:shd w:val="clear" w:color="auto" w:fill="FFFFFF"/>
        </w:rPr>
        <w:t>StatPearls</w:t>
      </w:r>
      <w:proofErr w:type="spellEnd"/>
      <w:r w:rsidRPr="0057577E">
        <w:rPr>
          <w:rFonts w:cs="Tahoma"/>
          <w:color w:val="212121"/>
          <w:shd w:val="clear" w:color="auto" w:fill="FFFFFF"/>
        </w:rPr>
        <w:t xml:space="preserve"> Publishing, 9 August 2022.</w:t>
      </w:r>
    </w:p>
    <w:p w14:paraId="37277B23" w14:textId="2EC04DE9" w:rsidR="00EB5BA2" w:rsidRDefault="00B23D1D" w:rsidP="00EB5BA2">
      <w:pPr>
        <w:pStyle w:val="Bibliography"/>
        <w:numPr>
          <w:ilvl w:val="0"/>
          <w:numId w:val="22"/>
        </w:numPr>
        <w:spacing w:before="120" w:line="240" w:lineRule="auto"/>
        <w:ind w:left="360"/>
      </w:pPr>
      <w:r w:rsidRPr="00B23D1D">
        <w:t xml:space="preserve">Crawford ES, Crawford JL, Safi HJ, </w:t>
      </w:r>
      <w:proofErr w:type="spellStart"/>
      <w:r w:rsidRPr="00B23D1D">
        <w:t>Coselli</w:t>
      </w:r>
      <w:proofErr w:type="spellEnd"/>
      <w:r w:rsidRPr="00B23D1D">
        <w:t xml:space="preserve"> JS: Redo operations for recurrent aneurysmal disease of the ascending aorta and transverse aortic arch. Ann </w:t>
      </w:r>
      <w:proofErr w:type="spellStart"/>
      <w:r w:rsidRPr="00B23D1D">
        <w:t>Thorac</w:t>
      </w:r>
      <w:proofErr w:type="spellEnd"/>
      <w:r w:rsidRPr="00B23D1D">
        <w:t xml:space="preserve"> Surg 40:439–455, 1985</w:t>
      </w:r>
    </w:p>
    <w:p w14:paraId="04839E8D" w14:textId="77777777" w:rsidR="0030079B" w:rsidRDefault="00EB5BA2" w:rsidP="0030079B">
      <w:pPr>
        <w:pStyle w:val="Bibliography"/>
        <w:numPr>
          <w:ilvl w:val="0"/>
          <w:numId w:val="22"/>
        </w:numPr>
        <w:spacing w:before="120" w:line="240" w:lineRule="auto"/>
        <w:ind w:left="360"/>
      </w:pPr>
      <w:proofErr w:type="spellStart"/>
      <w:r w:rsidRPr="00EB5BA2">
        <w:t>Robertazzi</w:t>
      </w:r>
      <w:proofErr w:type="spellEnd"/>
      <w:r w:rsidRPr="00EB5BA2">
        <w:t xml:space="preserve"> RR, Cunningham JN Jr: Intraoperative adjuncts of spinal cord protection. Semin </w:t>
      </w:r>
      <w:proofErr w:type="spellStart"/>
      <w:r w:rsidRPr="00EB5BA2">
        <w:t>Thorac</w:t>
      </w:r>
      <w:proofErr w:type="spellEnd"/>
      <w:r w:rsidRPr="00EB5BA2">
        <w:t xml:space="preserve"> Cardiovasc Surg 10: 29–34, 1998</w:t>
      </w:r>
    </w:p>
    <w:p w14:paraId="4FE2272E" w14:textId="77777777" w:rsidR="00C40D2B" w:rsidRPr="00C40D2B" w:rsidRDefault="0030079B" w:rsidP="00B23D1D">
      <w:pPr>
        <w:pStyle w:val="Bibliography"/>
        <w:numPr>
          <w:ilvl w:val="0"/>
          <w:numId w:val="22"/>
        </w:numPr>
        <w:spacing w:before="120" w:line="240" w:lineRule="auto"/>
        <w:ind w:left="360"/>
      </w:pPr>
      <w:r w:rsidRPr="0030079B">
        <w:rPr>
          <w:rFonts w:cs="Tahoma"/>
          <w:color w:val="212121"/>
          <w:shd w:val="clear" w:color="auto" w:fill="FFFFFF"/>
        </w:rPr>
        <w:lastRenderedPageBreak/>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2F6E9AEA" w14:textId="67CA1DB2" w:rsidR="00B23D1D" w:rsidRPr="00C40D2B" w:rsidRDefault="00C40D2B" w:rsidP="00B23D1D">
      <w:pPr>
        <w:pStyle w:val="Bibliography"/>
        <w:numPr>
          <w:ilvl w:val="0"/>
          <w:numId w:val="22"/>
        </w:numPr>
        <w:spacing w:before="120" w:line="240" w:lineRule="auto"/>
        <w:ind w:left="360"/>
      </w:pPr>
      <w:r w:rsidRPr="00C40D2B">
        <w:rPr>
          <w:rFonts w:cs="Tahoma"/>
          <w:color w:val="212121"/>
          <w:shd w:val="clear" w:color="auto" w:fill="FFFFFF"/>
        </w:rPr>
        <w:t>Gibson, A E et al. “C-Reactive protein in adults with chronic spinal cord injury: increased chronic inflammation in tetraplegia vs paraplegia.” </w:t>
      </w:r>
      <w:r w:rsidRPr="00C40D2B">
        <w:rPr>
          <w:rFonts w:cs="Tahoma"/>
          <w:i/>
          <w:iCs/>
          <w:color w:val="212121"/>
          <w:shd w:val="clear" w:color="auto" w:fill="FFFFFF"/>
        </w:rPr>
        <w:t>Spinal cord</w:t>
      </w:r>
      <w:r w:rsidRPr="00C40D2B">
        <w:rPr>
          <w:rFonts w:cs="Tahoma"/>
          <w:color w:val="212121"/>
          <w:shd w:val="clear" w:color="auto" w:fill="FFFFFF"/>
        </w:rPr>
        <w:t> vol. 46,9 (2008): 616-21. doi:10.1038/sc.2008.32</w:t>
      </w:r>
    </w:p>
    <w:p w14:paraId="15A7E89F" w14:textId="77777777" w:rsidR="00C40D2B" w:rsidRPr="00B23D1D" w:rsidRDefault="00C40D2B" w:rsidP="00B23D1D">
      <w:pPr>
        <w:pStyle w:val="Body"/>
      </w:pPr>
    </w:p>
    <w:p w14:paraId="2CEFF021" w14:textId="77777777" w:rsidR="00696CC5" w:rsidRPr="00696CC5" w:rsidRDefault="006C65A9" w:rsidP="00696CC5">
      <w:pPr>
        <w:pStyle w:val="Bibliography"/>
        <w:rPr>
          <w:rFonts w:cs="Tahoma"/>
        </w:rPr>
      </w:pPr>
      <w:r>
        <w:fldChar w:fldCharType="begin"/>
      </w:r>
      <w:r w:rsidR="00696CC5">
        <w:instrText xml:space="preserve"> ADDIN ZOTERO_BIBL {"uncited":[],"omitted":[],"custom":[]} CSL_BIBLIOGRAPHY </w:instrText>
      </w:r>
      <w:r>
        <w:fldChar w:fldCharType="separate"/>
      </w:r>
      <w:r w:rsidR="00696CC5" w:rsidRPr="00696CC5">
        <w:rPr>
          <w:rFonts w:cs="Tahoma"/>
        </w:rPr>
        <w:t xml:space="preserve">Anderson, James M., et al. “Foreign Body Reaction to Biomaterials.” </w:t>
      </w:r>
      <w:r w:rsidR="00696CC5" w:rsidRPr="00696CC5">
        <w:rPr>
          <w:rFonts w:cs="Tahoma"/>
          <w:i/>
          <w:iCs/>
        </w:rPr>
        <w:t>Seminars in Immunology</w:t>
      </w:r>
      <w:r w:rsidR="00696CC5" w:rsidRPr="00696CC5">
        <w:rPr>
          <w:rFonts w:cs="Tahoma"/>
        </w:rPr>
        <w:t xml:space="preserve">, vol. 20, no. 2, Apr. 2008, pp. 86–100. </w:t>
      </w:r>
      <w:r w:rsidR="00696CC5" w:rsidRPr="00696CC5">
        <w:rPr>
          <w:rFonts w:cs="Tahoma"/>
          <w:i/>
          <w:iCs/>
        </w:rPr>
        <w:t>DOI.org (Crossref)</w:t>
      </w:r>
      <w:r w:rsidR="00696CC5" w:rsidRPr="00696CC5">
        <w:rPr>
          <w:rFonts w:cs="Tahoma"/>
        </w:rPr>
        <w:t>, https://doi.org/10.1016/j.smim.2007.11.004.</w:t>
      </w:r>
    </w:p>
    <w:p w14:paraId="0BDBF53D" w14:textId="77777777" w:rsidR="00696CC5" w:rsidRPr="00696CC5" w:rsidRDefault="00696CC5" w:rsidP="00696CC5">
      <w:pPr>
        <w:pStyle w:val="Bibliography"/>
        <w:rPr>
          <w:rFonts w:cs="Tahoma"/>
        </w:rPr>
      </w:pPr>
      <w:r w:rsidRPr="00696CC5">
        <w:rPr>
          <w:rFonts w:cs="Tahoma"/>
        </w:rPr>
        <w:t xml:space="preserve">Badner, Anna, et al. “Spinal Cord Injuries: How Could Cell Therapy Help?” </w:t>
      </w:r>
      <w:r w:rsidRPr="00696CC5">
        <w:rPr>
          <w:rFonts w:cs="Tahoma"/>
          <w:i/>
          <w:iCs/>
        </w:rPr>
        <w:t>Expert Opinion on Biological Therapy</w:t>
      </w:r>
      <w:r w:rsidRPr="00696CC5">
        <w:rPr>
          <w:rFonts w:cs="Tahoma"/>
        </w:rPr>
        <w:t xml:space="preserve">, vol. 17, no. 5, May 2017, pp. 529–41. </w:t>
      </w:r>
      <w:r w:rsidRPr="00696CC5">
        <w:rPr>
          <w:rFonts w:cs="Tahoma"/>
          <w:i/>
          <w:iCs/>
        </w:rPr>
        <w:t>DOI.org (Crossref)</w:t>
      </w:r>
      <w:r w:rsidRPr="00696CC5">
        <w:rPr>
          <w:rFonts w:cs="Tahoma"/>
        </w:rPr>
        <w:t>, https://doi.org/10.1080/14712598.2017.1308481.</w:t>
      </w:r>
    </w:p>
    <w:p w14:paraId="105BD112" w14:textId="77777777" w:rsidR="00696CC5" w:rsidRPr="00696CC5" w:rsidRDefault="00696CC5" w:rsidP="00696CC5">
      <w:pPr>
        <w:pStyle w:val="Bibliography"/>
        <w:rPr>
          <w:rFonts w:cs="Tahoma"/>
        </w:rPr>
      </w:pPr>
      <w:r w:rsidRPr="00696CC5">
        <w:rPr>
          <w:rFonts w:cs="Tahoma"/>
        </w:rPr>
        <w:t xml:space="preserve">Chen, Wugui, et al. “NeuroRegen Scaffolds Combined with Autologous Bone Marrow Mononuclear Cells for the Repair of Acute Complete Spinal Cord Injury: A 3-Year Clinical Study.” </w:t>
      </w:r>
      <w:r w:rsidRPr="00696CC5">
        <w:rPr>
          <w:rFonts w:cs="Tahoma"/>
          <w:i/>
          <w:iCs/>
        </w:rPr>
        <w:t>Cell Transplantation</w:t>
      </w:r>
      <w:r w:rsidRPr="00696CC5">
        <w:rPr>
          <w:rFonts w:cs="Tahoma"/>
        </w:rPr>
        <w:t xml:space="preserve">, vol. 29, Jan. 2020, p. 096368972095063. </w:t>
      </w:r>
      <w:r w:rsidRPr="00696CC5">
        <w:rPr>
          <w:rFonts w:cs="Tahoma"/>
          <w:i/>
          <w:iCs/>
        </w:rPr>
        <w:t>DOI.org (Crossref)</w:t>
      </w:r>
      <w:r w:rsidRPr="00696CC5">
        <w:rPr>
          <w:rFonts w:cs="Tahoma"/>
        </w:rPr>
        <w:t>, https://doi.org/10.1177/0963689720950637.</w:t>
      </w:r>
    </w:p>
    <w:p w14:paraId="2D7063F3" w14:textId="77777777" w:rsidR="00696CC5" w:rsidRPr="00696CC5" w:rsidRDefault="00696CC5" w:rsidP="00696CC5">
      <w:pPr>
        <w:pStyle w:val="Bibliography"/>
        <w:rPr>
          <w:rFonts w:cs="Tahoma"/>
        </w:rPr>
      </w:pPr>
      <w:r w:rsidRPr="00696CC5">
        <w:rPr>
          <w:rFonts w:cs="Tahoma"/>
        </w:rPr>
        <w:t xml:space="preserve">Cheng, Xiaoxin, et al. “Apolipoprotein E as a Novel Therapeutic Neuroprotection Target after Traumatic Spinal Cord Injury.” </w:t>
      </w:r>
      <w:r w:rsidRPr="00696CC5">
        <w:rPr>
          <w:rFonts w:cs="Tahoma"/>
          <w:i/>
          <w:iCs/>
        </w:rPr>
        <w:t>Experimental Neurology</w:t>
      </w:r>
      <w:r w:rsidRPr="00696CC5">
        <w:rPr>
          <w:rFonts w:cs="Tahoma"/>
        </w:rPr>
        <w:t xml:space="preserve">, vol. 299, Jan. 2018, pp. 97–108. </w:t>
      </w:r>
      <w:r w:rsidRPr="00696CC5">
        <w:rPr>
          <w:rFonts w:cs="Tahoma"/>
          <w:i/>
          <w:iCs/>
        </w:rPr>
        <w:t>DOI.org (Crossref)</w:t>
      </w:r>
      <w:r w:rsidRPr="00696CC5">
        <w:rPr>
          <w:rFonts w:cs="Tahoma"/>
        </w:rPr>
        <w:t>, https://doi.org/10.1016/j.expneurol.2017.10.014.</w:t>
      </w:r>
    </w:p>
    <w:p w14:paraId="4BB734E6" w14:textId="77777777" w:rsidR="00696CC5" w:rsidRPr="00696CC5" w:rsidRDefault="00696CC5" w:rsidP="00696CC5">
      <w:pPr>
        <w:pStyle w:val="Bibliography"/>
        <w:rPr>
          <w:rFonts w:cs="Tahoma"/>
        </w:rPr>
      </w:pPr>
      <w:r w:rsidRPr="00696CC5">
        <w:rPr>
          <w:rFonts w:cs="Tahoma"/>
        </w:rPr>
        <w:t xml:space="preserve">Desai, Jyaysi, et al. “Molecular Pathophysiology of Gout.” </w:t>
      </w:r>
      <w:r w:rsidRPr="00696CC5">
        <w:rPr>
          <w:rFonts w:cs="Tahoma"/>
          <w:i/>
          <w:iCs/>
        </w:rPr>
        <w:t>Trends in Molecular Medicine</w:t>
      </w:r>
      <w:r w:rsidRPr="00696CC5">
        <w:rPr>
          <w:rFonts w:cs="Tahoma"/>
        </w:rPr>
        <w:t xml:space="preserve">, vol. 23, no. 8, Aug. 2017, pp. 756–68. </w:t>
      </w:r>
      <w:r w:rsidRPr="00696CC5">
        <w:rPr>
          <w:rFonts w:cs="Tahoma"/>
          <w:i/>
          <w:iCs/>
        </w:rPr>
        <w:t>DOI.org (Crossref)</w:t>
      </w:r>
      <w:r w:rsidRPr="00696CC5">
        <w:rPr>
          <w:rFonts w:cs="Tahoma"/>
        </w:rPr>
        <w:t>, https://doi.org/10.1016/j.molmed.2017.06.005.</w:t>
      </w:r>
    </w:p>
    <w:p w14:paraId="4E752A4E" w14:textId="77777777" w:rsidR="00696CC5" w:rsidRPr="00696CC5" w:rsidRDefault="00696CC5" w:rsidP="00696CC5">
      <w:pPr>
        <w:pStyle w:val="Bibliography"/>
        <w:rPr>
          <w:rFonts w:cs="Tahoma"/>
        </w:rPr>
      </w:pPr>
      <w:r w:rsidRPr="00696CC5">
        <w:rPr>
          <w:rFonts w:cs="Tahoma"/>
        </w:rPr>
        <w:t xml:space="preserve">Dobkin, B., et al. “Weight-Supported Treadmill vs over-Ground Training for Walking after Acute Incomplete SCI.” </w:t>
      </w:r>
      <w:r w:rsidRPr="00696CC5">
        <w:rPr>
          <w:rFonts w:cs="Tahoma"/>
          <w:i/>
          <w:iCs/>
        </w:rPr>
        <w:t>Neurology</w:t>
      </w:r>
      <w:r w:rsidRPr="00696CC5">
        <w:rPr>
          <w:rFonts w:cs="Tahoma"/>
        </w:rPr>
        <w:t xml:space="preserve">, vol. 66, no. 4, Feb. 2006, pp. 484–93. </w:t>
      </w:r>
      <w:r w:rsidRPr="00696CC5">
        <w:rPr>
          <w:rFonts w:cs="Tahoma"/>
          <w:i/>
          <w:iCs/>
        </w:rPr>
        <w:t>PubMed Central</w:t>
      </w:r>
      <w:r w:rsidRPr="00696CC5">
        <w:rPr>
          <w:rFonts w:cs="Tahoma"/>
        </w:rPr>
        <w:t>, https://doi.org/10.1212/01.wnl.0000202600.72018.39.</w:t>
      </w:r>
    </w:p>
    <w:p w14:paraId="7FE4C880" w14:textId="77777777" w:rsidR="00696CC5" w:rsidRPr="00696CC5" w:rsidRDefault="00696CC5" w:rsidP="00696CC5">
      <w:pPr>
        <w:pStyle w:val="Bibliography"/>
        <w:rPr>
          <w:rFonts w:cs="Tahoma"/>
        </w:rPr>
      </w:pPr>
      <w:r w:rsidRPr="00696CC5">
        <w:rPr>
          <w:rFonts w:cs="Tahoma"/>
        </w:rPr>
        <w:lastRenderedPageBreak/>
        <w:t xml:space="preserve">Dukes, Ellen M., et al. “Relationship of American Spinal Injury Association Impairment Scale Grade to Post-Injury Hospitalization and Costs in Thoracic Spinal Cord Injury.” </w:t>
      </w:r>
      <w:r w:rsidRPr="00696CC5">
        <w:rPr>
          <w:rFonts w:cs="Tahoma"/>
          <w:i/>
          <w:iCs/>
        </w:rPr>
        <w:t>Neurosurgery</w:t>
      </w:r>
      <w:r w:rsidRPr="00696CC5">
        <w:rPr>
          <w:rFonts w:cs="Tahoma"/>
        </w:rPr>
        <w:t xml:space="preserve">, vol. 83, no. 3, Sept. 2018, pp. 445–51. </w:t>
      </w:r>
      <w:r w:rsidRPr="00696CC5">
        <w:rPr>
          <w:rFonts w:cs="Tahoma"/>
          <w:i/>
          <w:iCs/>
        </w:rPr>
        <w:t>PubMed Central</w:t>
      </w:r>
      <w:r w:rsidRPr="00696CC5">
        <w:rPr>
          <w:rFonts w:cs="Tahoma"/>
        </w:rPr>
        <w:t>, https://doi.org/10.1093/neuros/nyx425.</w:t>
      </w:r>
    </w:p>
    <w:p w14:paraId="06ECD25C" w14:textId="77777777" w:rsidR="00696CC5" w:rsidRPr="00696CC5" w:rsidRDefault="00696CC5" w:rsidP="00696CC5">
      <w:pPr>
        <w:pStyle w:val="Bibliography"/>
        <w:rPr>
          <w:rFonts w:cs="Tahoma"/>
        </w:rPr>
      </w:pPr>
      <w:r w:rsidRPr="00696CC5">
        <w:rPr>
          <w:rFonts w:cs="Tahoma"/>
        </w:rPr>
        <w:t xml:space="preserve">Epstein, Nancy E. “Cerebrospinal Fluid Drains Reduce Risk of Spinal Cord Injury for Thoracic/Thoracoabdominal Aneurysm Surgery: A Review.” </w:t>
      </w:r>
      <w:r w:rsidRPr="00696CC5">
        <w:rPr>
          <w:rFonts w:cs="Tahoma"/>
          <w:i/>
          <w:iCs/>
        </w:rPr>
        <w:t>Surgical Neurology International</w:t>
      </w:r>
      <w:r w:rsidRPr="00696CC5">
        <w:rPr>
          <w:rFonts w:cs="Tahoma"/>
        </w:rPr>
        <w:t xml:space="preserve">, vol. 9, Feb. 2018, p. 48. </w:t>
      </w:r>
      <w:r w:rsidRPr="00696CC5">
        <w:rPr>
          <w:rFonts w:cs="Tahoma"/>
          <w:i/>
          <w:iCs/>
        </w:rPr>
        <w:t>PubMed Central</w:t>
      </w:r>
      <w:r w:rsidRPr="00696CC5">
        <w:rPr>
          <w:rFonts w:cs="Tahoma"/>
        </w:rPr>
        <w:t>, https://doi.org/10.4103/sni.sni_433_17.</w:t>
      </w:r>
    </w:p>
    <w:p w14:paraId="464ED0A3" w14:textId="77777777" w:rsidR="00696CC5" w:rsidRPr="00696CC5" w:rsidRDefault="00696CC5" w:rsidP="00696CC5">
      <w:pPr>
        <w:pStyle w:val="Bibliography"/>
        <w:rPr>
          <w:rFonts w:cs="Tahoma"/>
        </w:rPr>
      </w:pPr>
      <w:r w:rsidRPr="00696CC5">
        <w:rPr>
          <w:rFonts w:cs="Tahoma"/>
        </w:rPr>
        <w:t xml:space="preserve">Fehlings, Michael G., et al. “A Clinical Practice Guideline for the Management of Patients With Acute Spinal Cord Injury: Recommendations on the Use of Methylprednisolone Sodium Succinate.” </w:t>
      </w:r>
      <w:r w:rsidRPr="00696CC5">
        <w:rPr>
          <w:rFonts w:cs="Tahoma"/>
          <w:i/>
          <w:iCs/>
        </w:rPr>
        <w:t>Global Spine Journal</w:t>
      </w:r>
      <w:r w:rsidRPr="00696CC5">
        <w:rPr>
          <w:rFonts w:cs="Tahoma"/>
        </w:rPr>
        <w:t xml:space="preserve">, vol. 7, no. 3 Suppl, Sept. 2017, pp. 203S-211S. </w:t>
      </w:r>
      <w:r w:rsidRPr="00696CC5">
        <w:rPr>
          <w:rFonts w:cs="Tahoma"/>
          <w:i/>
          <w:iCs/>
        </w:rPr>
        <w:t>PubMed Central</w:t>
      </w:r>
      <w:r w:rsidRPr="00696CC5">
        <w:rPr>
          <w:rFonts w:cs="Tahoma"/>
        </w:rPr>
        <w:t>, https://doi.org/10.1177/2192568217703085.</w:t>
      </w:r>
    </w:p>
    <w:p w14:paraId="58A6E66A" w14:textId="77777777" w:rsidR="00696CC5" w:rsidRPr="00696CC5" w:rsidRDefault="00696CC5" w:rsidP="00696CC5">
      <w:pPr>
        <w:pStyle w:val="Bibliography"/>
        <w:rPr>
          <w:rFonts w:cs="Tahoma"/>
        </w:rPr>
      </w:pPr>
      <w:r w:rsidRPr="00696CC5">
        <w:rPr>
          <w:rFonts w:cs="Tahoma"/>
        </w:rPr>
        <w:t xml:space="preserve">Guest, James D., et al. “Internal Decompression of the Acutely Contused Spinal Cord: Differential Effects of Irrigation Only versus Biodegradable Scaffold Implantation.” </w:t>
      </w:r>
      <w:r w:rsidRPr="00696CC5">
        <w:rPr>
          <w:rFonts w:cs="Tahoma"/>
          <w:i/>
          <w:iCs/>
        </w:rPr>
        <w:t>Biomaterials</w:t>
      </w:r>
      <w:r w:rsidRPr="00696CC5">
        <w:rPr>
          <w:rFonts w:cs="Tahoma"/>
        </w:rPr>
        <w:t xml:space="preserve">, vol. 185, Dec. 2018, pp. 284–300. </w:t>
      </w:r>
      <w:r w:rsidRPr="00696CC5">
        <w:rPr>
          <w:rFonts w:cs="Tahoma"/>
          <w:i/>
          <w:iCs/>
        </w:rPr>
        <w:t>DOI.org (Crossref)</w:t>
      </w:r>
      <w:r w:rsidRPr="00696CC5">
        <w:rPr>
          <w:rFonts w:cs="Tahoma"/>
        </w:rPr>
        <w:t>, https://doi.org/10.1016/j.biomaterials.2018.09.025.</w:t>
      </w:r>
    </w:p>
    <w:p w14:paraId="15E24B40" w14:textId="77777777" w:rsidR="00696CC5" w:rsidRPr="00696CC5" w:rsidRDefault="00696CC5" w:rsidP="00696CC5">
      <w:pPr>
        <w:pStyle w:val="Bibliography"/>
        <w:rPr>
          <w:rFonts w:cs="Tahoma"/>
        </w:rPr>
      </w:pPr>
      <w:r w:rsidRPr="00696CC5">
        <w:rPr>
          <w:rFonts w:cs="Tahoma"/>
        </w:rPr>
        <w:t xml:space="preserve">Jain, Nitin B., et al. “Traumatic Spinal Cord Injury in the United States, 1993–2012.” </w:t>
      </w:r>
      <w:r w:rsidRPr="00696CC5">
        <w:rPr>
          <w:rFonts w:cs="Tahoma"/>
          <w:i/>
          <w:iCs/>
        </w:rPr>
        <w:t>JAMA</w:t>
      </w:r>
      <w:r w:rsidRPr="00696CC5">
        <w:rPr>
          <w:rFonts w:cs="Tahoma"/>
        </w:rPr>
        <w:t xml:space="preserve">, vol. 313, no. 22, June 2015, pp. 2236–43. </w:t>
      </w:r>
      <w:r w:rsidRPr="00696CC5">
        <w:rPr>
          <w:rFonts w:cs="Tahoma"/>
          <w:i/>
          <w:iCs/>
        </w:rPr>
        <w:t>PubMed Central</w:t>
      </w:r>
      <w:r w:rsidRPr="00696CC5">
        <w:rPr>
          <w:rFonts w:cs="Tahoma"/>
        </w:rPr>
        <w:t>, https://doi.org/10.1001/jama.2015.6250.</w:t>
      </w:r>
    </w:p>
    <w:p w14:paraId="256D8874" w14:textId="77777777" w:rsidR="00696CC5" w:rsidRPr="00696CC5" w:rsidRDefault="00696CC5" w:rsidP="00696CC5">
      <w:pPr>
        <w:pStyle w:val="Bibliography"/>
        <w:rPr>
          <w:rFonts w:cs="Tahoma"/>
        </w:rPr>
      </w:pPr>
      <w:r w:rsidRPr="00696CC5">
        <w:rPr>
          <w:rFonts w:cs="Tahoma"/>
        </w:rPr>
        <w:t xml:space="preserve">Kaneva, Anastasiya M., et al. “Plasma Levels of Apolipoprotein-E in Residents of the European North of Russia.” </w:t>
      </w:r>
      <w:r w:rsidRPr="00696CC5">
        <w:rPr>
          <w:rFonts w:cs="Tahoma"/>
          <w:i/>
          <w:iCs/>
        </w:rPr>
        <w:t>Lipids in Health and Disease</w:t>
      </w:r>
      <w:r w:rsidRPr="00696CC5">
        <w:rPr>
          <w:rFonts w:cs="Tahoma"/>
        </w:rPr>
        <w:t xml:space="preserve">, vol. 12, no. 1, Dec. 2013, p. 43. </w:t>
      </w:r>
      <w:r w:rsidRPr="00696CC5">
        <w:rPr>
          <w:rFonts w:cs="Tahoma"/>
          <w:i/>
          <w:iCs/>
        </w:rPr>
        <w:t>DOI.org (Crossref)</w:t>
      </w:r>
      <w:r w:rsidRPr="00696CC5">
        <w:rPr>
          <w:rFonts w:cs="Tahoma"/>
        </w:rPr>
        <w:t>, https://doi.org/10.1186/1476-511X-12-43.</w:t>
      </w:r>
    </w:p>
    <w:p w14:paraId="76189870" w14:textId="77777777" w:rsidR="00696CC5" w:rsidRPr="00696CC5" w:rsidRDefault="00696CC5" w:rsidP="00696CC5">
      <w:pPr>
        <w:pStyle w:val="Bibliography"/>
        <w:rPr>
          <w:rFonts w:cs="Tahoma"/>
        </w:rPr>
      </w:pPr>
      <w:r w:rsidRPr="00696CC5">
        <w:rPr>
          <w:rFonts w:cs="Tahoma"/>
        </w:rPr>
        <w:lastRenderedPageBreak/>
        <w:t xml:space="preserve">Kim, Kee D., et al. “Acute Implantation of a Bioresorbable Polymer Scaffold in Patients With Complete Thoracic Spinal Cord Injury: 24-Month Follow-up From the INSPIRE Study.” </w:t>
      </w:r>
      <w:r w:rsidRPr="00696CC5">
        <w:rPr>
          <w:rFonts w:cs="Tahoma"/>
          <w:i/>
          <w:iCs/>
        </w:rPr>
        <w:t>Neurosurgery</w:t>
      </w:r>
      <w:r w:rsidRPr="00696CC5">
        <w:rPr>
          <w:rFonts w:cs="Tahoma"/>
        </w:rPr>
        <w:t xml:space="preserve">, vol. 90, no. 6, June 2022, pp. 668–75. </w:t>
      </w:r>
      <w:r w:rsidRPr="00696CC5">
        <w:rPr>
          <w:rFonts w:cs="Tahoma"/>
          <w:i/>
          <w:iCs/>
        </w:rPr>
        <w:t>PubMed Central</w:t>
      </w:r>
      <w:r w:rsidRPr="00696CC5">
        <w:rPr>
          <w:rFonts w:cs="Tahoma"/>
        </w:rPr>
        <w:t>, https://doi.org/10.1227/neu.0000000000001932.</w:t>
      </w:r>
    </w:p>
    <w:p w14:paraId="289CF9C6" w14:textId="77777777" w:rsidR="00696CC5" w:rsidRPr="00696CC5" w:rsidRDefault="00696CC5" w:rsidP="00696CC5">
      <w:pPr>
        <w:pStyle w:val="Bibliography"/>
        <w:rPr>
          <w:rFonts w:cs="Tahoma"/>
        </w:rPr>
      </w:pPr>
      <w:r w:rsidRPr="00696CC5">
        <w:rPr>
          <w:rFonts w:cs="Tahoma"/>
        </w:rPr>
        <w:t xml:space="preserve">Lee, Byung-Jou, and Je Hoon Jeong. “Review: Steroid Use in Patients With Acute Spinal Cord Injury and Guideline Update.” </w:t>
      </w:r>
      <w:r w:rsidRPr="00696CC5">
        <w:rPr>
          <w:rFonts w:cs="Tahoma"/>
          <w:i/>
          <w:iCs/>
        </w:rPr>
        <w:t>Korean Journal of Neurotrauma</w:t>
      </w:r>
      <w:r w:rsidRPr="00696CC5">
        <w:rPr>
          <w:rFonts w:cs="Tahoma"/>
        </w:rPr>
        <w:t xml:space="preserve">, vol. 18, no. 1, 2022, p. 22. </w:t>
      </w:r>
      <w:r w:rsidRPr="00696CC5">
        <w:rPr>
          <w:rFonts w:cs="Tahoma"/>
          <w:i/>
          <w:iCs/>
        </w:rPr>
        <w:t>DOI.org (Crossref)</w:t>
      </w:r>
      <w:r w:rsidRPr="00696CC5">
        <w:rPr>
          <w:rFonts w:cs="Tahoma"/>
        </w:rPr>
        <w:t>, https://doi.org/10.13004/kjnt.2022.18.e21.</w:t>
      </w:r>
    </w:p>
    <w:p w14:paraId="2926E8CA" w14:textId="77777777" w:rsidR="00696CC5" w:rsidRPr="00696CC5" w:rsidRDefault="00696CC5" w:rsidP="00696CC5">
      <w:pPr>
        <w:pStyle w:val="Bibliography"/>
        <w:rPr>
          <w:rFonts w:cs="Tahoma"/>
        </w:rPr>
      </w:pPr>
      <w:r w:rsidRPr="00696CC5">
        <w:rPr>
          <w:rFonts w:cs="Tahoma"/>
        </w:rPr>
        <w:t xml:space="preserve">Manley, Nathan C., et al. “Human Embryonic Stem Cell-Derived Oligodendrocyte Progenitor Cells: Preclinical Efficacy and Safety in Cervical Spinal Cord Injury.” </w:t>
      </w:r>
      <w:r w:rsidRPr="00696CC5">
        <w:rPr>
          <w:rFonts w:cs="Tahoma"/>
          <w:i/>
          <w:iCs/>
        </w:rPr>
        <w:t>Stem Cells Translational Medicine</w:t>
      </w:r>
      <w:r w:rsidRPr="00696CC5">
        <w:rPr>
          <w:rFonts w:cs="Tahoma"/>
        </w:rPr>
        <w:t xml:space="preserve">, vol. 6, no. 10, Oct. 2017, pp. 1917–29. </w:t>
      </w:r>
      <w:r w:rsidRPr="00696CC5">
        <w:rPr>
          <w:rFonts w:cs="Tahoma"/>
          <w:i/>
          <w:iCs/>
        </w:rPr>
        <w:t>DOI.org (Crossref)</w:t>
      </w:r>
      <w:r w:rsidRPr="00696CC5">
        <w:rPr>
          <w:rFonts w:cs="Tahoma"/>
        </w:rPr>
        <w:t>, https://doi.org/10.1002/sctm.17-0065.</w:t>
      </w:r>
    </w:p>
    <w:p w14:paraId="54BD4847" w14:textId="77777777" w:rsidR="00696CC5" w:rsidRPr="00696CC5" w:rsidRDefault="00696CC5" w:rsidP="00696CC5">
      <w:pPr>
        <w:pStyle w:val="Bibliography"/>
        <w:rPr>
          <w:rFonts w:cs="Tahoma"/>
        </w:rPr>
      </w:pPr>
      <w:r w:rsidRPr="00696CC5">
        <w:rPr>
          <w:rFonts w:cs="Tahoma"/>
        </w:rPr>
        <w:t xml:space="preserve">Martirosyan, Nikolay L., et al. “Blood Supply and Vascular Reactivity of the Spinal Cord under Normal and Pathological Conditions: A Review.” </w:t>
      </w:r>
      <w:r w:rsidRPr="00696CC5">
        <w:rPr>
          <w:rFonts w:cs="Tahoma"/>
          <w:i/>
          <w:iCs/>
        </w:rPr>
        <w:t>Journal of Neurosurgery: Spine</w:t>
      </w:r>
      <w:r w:rsidRPr="00696CC5">
        <w:rPr>
          <w:rFonts w:cs="Tahoma"/>
        </w:rPr>
        <w:t xml:space="preserve">, vol. 15, no. 3, Sept. 2011, pp. 238–51. </w:t>
      </w:r>
      <w:r w:rsidRPr="00696CC5">
        <w:rPr>
          <w:rFonts w:cs="Tahoma"/>
          <w:i/>
          <w:iCs/>
        </w:rPr>
        <w:t>DOI.org (Crossref)</w:t>
      </w:r>
      <w:r w:rsidRPr="00696CC5">
        <w:rPr>
          <w:rFonts w:cs="Tahoma"/>
        </w:rPr>
        <w:t>, https://doi.org/10.3171/2011.4.SPINE10543.</w:t>
      </w:r>
    </w:p>
    <w:p w14:paraId="7C8A9CC9" w14:textId="77777777" w:rsidR="00696CC5" w:rsidRPr="00696CC5" w:rsidRDefault="00696CC5" w:rsidP="00696CC5">
      <w:pPr>
        <w:pStyle w:val="Bibliography"/>
        <w:rPr>
          <w:rFonts w:cs="Tahoma"/>
        </w:rPr>
      </w:pPr>
      <w:r w:rsidRPr="00696CC5">
        <w:rPr>
          <w:rFonts w:cs="Tahoma"/>
        </w:rPr>
        <w:t xml:space="preserve">Norenberg, Michael D., et al. “The Pathology of Human Spinal Cord Injury: Defining the Problems.” </w:t>
      </w:r>
      <w:r w:rsidRPr="00696CC5">
        <w:rPr>
          <w:rFonts w:cs="Tahoma"/>
          <w:i/>
          <w:iCs/>
        </w:rPr>
        <w:t>Journal of Neurotrauma</w:t>
      </w:r>
      <w:r w:rsidRPr="00696CC5">
        <w:rPr>
          <w:rFonts w:cs="Tahoma"/>
        </w:rPr>
        <w:t xml:space="preserve">, vol. 21, no. 4, Apr. 2004, pp. 429–40. </w:t>
      </w:r>
      <w:r w:rsidRPr="00696CC5">
        <w:rPr>
          <w:rFonts w:cs="Tahoma"/>
          <w:i/>
          <w:iCs/>
        </w:rPr>
        <w:t>DOI.org (Crossref)</w:t>
      </w:r>
      <w:r w:rsidRPr="00696CC5">
        <w:rPr>
          <w:rFonts w:cs="Tahoma"/>
        </w:rPr>
        <w:t>, https://doi.org/10.1089/089771504323004575.</w:t>
      </w:r>
    </w:p>
    <w:p w14:paraId="6CADD8C8" w14:textId="77777777" w:rsidR="00696CC5" w:rsidRPr="00696CC5" w:rsidRDefault="00696CC5" w:rsidP="00696CC5">
      <w:pPr>
        <w:pStyle w:val="Bibliography"/>
        <w:rPr>
          <w:rFonts w:cs="Tahoma"/>
        </w:rPr>
      </w:pPr>
      <w:r w:rsidRPr="00696CC5">
        <w:rPr>
          <w:rFonts w:cs="Tahoma"/>
        </w:rPr>
        <w:t xml:space="preserve">Priest, Catherine A., et al. “Preclinical Safety of Human Embryonic Stem Cell-Derived Oligodendrocyte Progenitors Supporting Clinical Trials in Spinal Cord Injury.” </w:t>
      </w:r>
      <w:r w:rsidRPr="00696CC5">
        <w:rPr>
          <w:rFonts w:cs="Tahoma"/>
          <w:i/>
          <w:iCs/>
        </w:rPr>
        <w:t>Regenerative Medicine</w:t>
      </w:r>
      <w:r w:rsidRPr="00696CC5">
        <w:rPr>
          <w:rFonts w:cs="Tahoma"/>
        </w:rPr>
        <w:t xml:space="preserve">, vol. 10, no. 8, Nov. 2015, pp. 939–58. </w:t>
      </w:r>
      <w:r w:rsidRPr="00696CC5">
        <w:rPr>
          <w:rFonts w:cs="Tahoma"/>
          <w:i/>
          <w:iCs/>
        </w:rPr>
        <w:t>DOI.org (Crossref)</w:t>
      </w:r>
      <w:r w:rsidRPr="00696CC5">
        <w:rPr>
          <w:rFonts w:cs="Tahoma"/>
        </w:rPr>
        <w:t>, https://doi.org/10.2217/rme.15.57.</w:t>
      </w:r>
    </w:p>
    <w:p w14:paraId="646263F8" w14:textId="77777777" w:rsidR="00696CC5" w:rsidRPr="00696CC5" w:rsidRDefault="00696CC5" w:rsidP="00696CC5">
      <w:pPr>
        <w:pStyle w:val="Bibliography"/>
        <w:rPr>
          <w:rFonts w:cs="Tahoma"/>
        </w:rPr>
      </w:pPr>
      <w:r w:rsidRPr="00696CC5">
        <w:rPr>
          <w:rFonts w:cs="Tahoma"/>
        </w:rPr>
        <w:lastRenderedPageBreak/>
        <w:t xml:space="preserve">Qu, Wenrui, et al. “Polymer-Based Scaffold Strategies for Spinal Cord Repair and Regeneration.” </w:t>
      </w:r>
      <w:r w:rsidRPr="00696CC5">
        <w:rPr>
          <w:rFonts w:cs="Tahoma"/>
          <w:i/>
          <w:iCs/>
        </w:rPr>
        <w:t>Frontiers in Bioengineering and Biotechnology</w:t>
      </w:r>
      <w:r w:rsidRPr="00696CC5">
        <w:rPr>
          <w:rFonts w:cs="Tahoma"/>
        </w:rPr>
        <w:t xml:space="preserve">, vol. 8, Oct. 2020, p. 590549. </w:t>
      </w:r>
      <w:r w:rsidRPr="00696CC5">
        <w:rPr>
          <w:rFonts w:cs="Tahoma"/>
          <w:i/>
          <w:iCs/>
        </w:rPr>
        <w:t>PubMed Central</w:t>
      </w:r>
      <w:r w:rsidRPr="00696CC5">
        <w:rPr>
          <w:rFonts w:cs="Tahoma"/>
        </w:rPr>
        <w:t>, https://doi.org/10.3389/fbioe.2020.590549.</w:t>
      </w:r>
    </w:p>
    <w:p w14:paraId="2DA20FEA" w14:textId="77777777" w:rsidR="00696CC5" w:rsidRPr="00696CC5" w:rsidRDefault="00696CC5" w:rsidP="00696CC5">
      <w:pPr>
        <w:pStyle w:val="Bibliography"/>
        <w:rPr>
          <w:rFonts w:cs="Tahoma"/>
        </w:rPr>
      </w:pPr>
      <w:r w:rsidRPr="00696CC5">
        <w:rPr>
          <w:rFonts w:cs="Tahoma"/>
        </w:rPr>
        <w:t xml:space="preserve">Reddy, M. Sai Bhargava, et al. “A Comparative Review of Natural and Synthetic Biopolymer Composite Scaffolds.” </w:t>
      </w:r>
      <w:r w:rsidRPr="00696CC5">
        <w:rPr>
          <w:rFonts w:cs="Tahoma"/>
          <w:i/>
          <w:iCs/>
        </w:rPr>
        <w:t>Polymers</w:t>
      </w:r>
      <w:r w:rsidRPr="00696CC5">
        <w:rPr>
          <w:rFonts w:cs="Tahoma"/>
        </w:rPr>
        <w:t xml:space="preserve">, vol. 13, no. 7, Mar. 2021, p. 1105. </w:t>
      </w:r>
      <w:r w:rsidRPr="00696CC5">
        <w:rPr>
          <w:rFonts w:cs="Tahoma"/>
          <w:i/>
          <w:iCs/>
        </w:rPr>
        <w:t>DOI.org (Crossref)</w:t>
      </w:r>
      <w:r w:rsidRPr="00696CC5">
        <w:rPr>
          <w:rFonts w:cs="Tahoma"/>
        </w:rPr>
        <w:t>, https://doi.org/10.3390/polym13071105.</w:t>
      </w:r>
    </w:p>
    <w:p w14:paraId="3D495049" w14:textId="77777777" w:rsidR="00696CC5" w:rsidRPr="00696CC5" w:rsidRDefault="00696CC5" w:rsidP="00696CC5">
      <w:pPr>
        <w:pStyle w:val="Bibliography"/>
        <w:rPr>
          <w:rFonts w:cs="Tahoma"/>
        </w:rPr>
      </w:pPr>
      <w:r w:rsidRPr="00696CC5">
        <w:rPr>
          <w:rFonts w:cs="Tahoma"/>
        </w:rPr>
        <w:t xml:space="preserve">Rivera, Teresa, et al. “Human‐Induced Pluripotent Stem Cell Culture Methods Under CGMP Conditions.” </w:t>
      </w:r>
      <w:r w:rsidRPr="00696CC5">
        <w:rPr>
          <w:rFonts w:cs="Tahoma"/>
          <w:i/>
          <w:iCs/>
        </w:rPr>
        <w:t>Current Protocols in Stem Cell Biology</w:t>
      </w:r>
      <w:r w:rsidRPr="00696CC5">
        <w:rPr>
          <w:rFonts w:cs="Tahoma"/>
        </w:rPr>
        <w:t xml:space="preserve">, vol. 54, no. 1, Sept. 2020, p. e117. </w:t>
      </w:r>
      <w:r w:rsidRPr="00696CC5">
        <w:rPr>
          <w:rFonts w:cs="Tahoma"/>
          <w:i/>
          <w:iCs/>
        </w:rPr>
        <w:t>PubMed Central</w:t>
      </w:r>
      <w:r w:rsidRPr="00696CC5">
        <w:rPr>
          <w:rFonts w:cs="Tahoma"/>
        </w:rPr>
        <w:t>, https://doi.org/10.1002/cpsc.117.</w:t>
      </w:r>
    </w:p>
    <w:p w14:paraId="4099D6EA" w14:textId="77777777" w:rsidR="00696CC5" w:rsidRPr="00696CC5" w:rsidRDefault="00696CC5" w:rsidP="00696CC5">
      <w:pPr>
        <w:pStyle w:val="Bibliography"/>
        <w:rPr>
          <w:rFonts w:cs="Tahoma"/>
        </w:rPr>
      </w:pPr>
      <w:r w:rsidRPr="00696CC5">
        <w:rPr>
          <w:rFonts w:cs="Tahoma"/>
        </w:rPr>
        <w:t xml:space="preserve">Slotkin, Jonathan R., et al. “Biodegradable Scaffolds Promote Tissue Remodeling and Functional Improvement in Non-Human Primates with Acute Spinal Cord Injury.” </w:t>
      </w:r>
      <w:r w:rsidRPr="00696CC5">
        <w:rPr>
          <w:rFonts w:cs="Tahoma"/>
          <w:i/>
          <w:iCs/>
        </w:rPr>
        <w:t>Biomaterials</w:t>
      </w:r>
      <w:r w:rsidRPr="00696CC5">
        <w:rPr>
          <w:rFonts w:cs="Tahoma"/>
        </w:rPr>
        <w:t xml:space="preserve">, vol. 123, Apr. 2017, pp. 63–76. </w:t>
      </w:r>
      <w:r w:rsidRPr="00696CC5">
        <w:rPr>
          <w:rFonts w:cs="Tahoma"/>
          <w:i/>
          <w:iCs/>
        </w:rPr>
        <w:t>DOI.org (Crossref)</w:t>
      </w:r>
      <w:r w:rsidRPr="00696CC5">
        <w:rPr>
          <w:rFonts w:cs="Tahoma"/>
        </w:rPr>
        <w:t>, https://doi.org/10.1016/j.biomaterials.2017.01.024.</w:t>
      </w:r>
    </w:p>
    <w:p w14:paraId="68D6930A" w14:textId="77777777" w:rsidR="00696CC5" w:rsidRPr="00696CC5" w:rsidRDefault="00696CC5" w:rsidP="00696CC5">
      <w:pPr>
        <w:pStyle w:val="Bibliography"/>
        <w:rPr>
          <w:rFonts w:cs="Tahoma"/>
        </w:rPr>
      </w:pPr>
      <w:r w:rsidRPr="00696CC5">
        <w:rPr>
          <w:rFonts w:cs="Tahoma"/>
        </w:rPr>
        <w:t xml:space="preserve">Speight, James G. “Monomers, Polymers, and Plastics.” </w:t>
      </w:r>
      <w:r w:rsidRPr="00696CC5">
        <w:rPr>
          <w:rFonts w:cs="Tahoma"/>
          <w:i/>
          <w:iCs/>
        </w:rPr>
        <w:t>Handbook of Industrial Hydrocarbon Processes</w:t>
      </w:r>
      <w:r w:rsidRPr="00696CC5">
        <w:rPr>
          <w:rFonts w:cs="Tahoma"/>
        </w:rPr>
        <w:t xml:space="preserve">, Elsevier, 2020, pp. 597–649. </w:t>
      </w:r>
      <w:r w:rsidRPr="00696CC5">
        <w:rPr>
          <w:rFonts w:cs="Tahoma"/>
          <w:i/>
          <w:iCs/>
        </w:rPr>
        <w:t>DOI.org (Crossref)</w:t>
      </w:r>
      <w:r w:rsidRPr="00696CC5">
        <w:rPr>
          <w:rFonts w:cs="Tahoma"/>
        </w:rPr>
        <w:t>, https://doi.org/10.1016/B978-0-12-809923-0.00014-X.</w:t>
      </w:r>
    </w:p>
    <w:p w14:paraId="0AD3E424" w14:textId="77777777" w:rsidR="00696CC5" w:rsidRPr="00696CC5" w:rsidRDefault="00696CC5" w:rsidP="00696CC5">
      <w:pPr>
        <w:pStyle w:val="Bibliography"/>
        <w:rPr>
          <w:rFonts w:cs="Tahoma"/>
        </w:rPr>
      </w:pPr>
      <w:r w:rsidRPr="00696CC5">
        <w:rPr>
          <w:rFonts w:cs="Tahoma"/>
        </w:rPr>
        <w:t xml:space="preserve">Tang, S. K., et al. “Redirection of Doublecortin-Positive Cell Migration by over-Expression of the Chemokines MCP-1, MIP-1α and GRO-α in the Adult Rat Brain.” </w:t>
      </w:r>
      <w:r w:rsidRPr="00696CC5">
        <w:rPr>
          <w:rFonts w:cs="Tahoma"/>
          <w:i/>
          <w:iCs/>
        </w:rPr>
        <w:t>Neuroscience</w:t>
      </w:r>
      <w:r w:rsidRPr="00696CC5">
        <w:rPr>
          <w:rFonts w:cs="Tahoma"/>
        </w:rPr>
        <w:t xml:space="preserve">, vol. 260, Feb. 2014, pp. 240–48. </w:t>
      </w:r>
      <w:r w:rsidRPr="00696CC5">
        <w:rPr>
          <w:rFonts w:cs="Tahoma"/>
          <w:i/>
          <w:iCs/>
        </w:rPr>
        <w:t>DOI.org (Crossref)</w:t>
      </w:r>
      <w:r w:rsidRPr="00696CC5">
        <w:rPr>
          <w:rFonts w:cs="Tahoma"/>
        </w:rPr>
        <w:t>, https://doi.org/10.1016/j.neuroscience.2013.12.022.</w:t>
      </w:r>
    </w:p>
    <w:p w14:paraId="7DE3F611" w14:textId="77777777" w:rsidR="00696CC5" w:rsidRPr="00696CC5" w:rsidRDefault="00696CC5" w:rsidP="00696CC5">
      <w:pPr>
        <w:pStyle w:val="Bibliography"/>
        <w:rPr>
          <w:rFonts w:cs="Tahoma"/>
        </w:rPr>
      </w:pPr>
      <w:r w:rsidRPr="00696CC5">
        <w:rPr>
          <w:rFonts w:cs="Tahoma"/>
        </w:rPr>
        <w:t xml:space="preserve">Teng, Yang D., et al. “Functional Recovery Following Traumatic Spinal Cord Injury Mediated by a Unique Polymer Scaffold Seeded with Neural Stem Cells.” </w:t>
      </w:r>
      <w:r w:rsidRPr="00696CC5">
        <w:rPr>
          <w:rFonts w:cs="Tahoma"/>
          <w:i/>
          <w:iCs/>
        </w:rPr>
        <w:t xml:space="preserve">Proceedings of the National </w:t>
      </w:r>
      <w:r w:rsidRPr="00696CC5">
        <w:rPr>
          <w:rFonts w:cs="Tahoma"/>
          <w:i/>
          <w:iCs/>
        </w:rPr>
        <w:lastRenderedPageBreak/>
        <w:t>Academy of Sciences</w:t>
      </w:r>
      <w:r w:rsidRPr="00696CC5">
        <w:rPr>
          <w:rFonts w:cs="Tahoma"/>
        </w:rPr>
        <w:t xml:space="preserve">, vol. 99, no. 5, Mar. 2002, pp. 3024–29. </w:t>
      </w:r>
      <w:r w:rsidRPr="00696CC5">
        <w:rPr>
          <w:rFonts w:cs="Tahoma"/>
          <w:i/>
          <w:iCs/>
        </w:rPr>
        <w:t>DOI.org (Crossref)</w:t>
      </w:r>
      <w:r w:rsidRPr="00696CC5">
        <w:rPr>
          <w:rFonts w:cs="Tahoma"/>
        </w:rPr>
        <w:t>, https://doi.org/10.1073/pnas.052678899.</w:t>
      </w:r>
    </w:p>
    <w:p w14:paraId="2D63E4D6" w14:textId="77777777" w:rsidR="00696CC5" w:rsidRPr="00696CC5" w:rsidRDefault="00696CC5" w:rsidP="00696CC5">
      <w:pPr>
        <w:pStyle w:val="Bibliography"/>
        <w:rPr>
          <w:rFonts w:cs="Tahoma"/>
        </w:rPr>
      </w:pPr>
      <w:r w:rsidRPr="00696CC5">
        <w:rPr>
          <w:rFonts w:cs="Tahoma"/>
        </w:rPr>
        <w:t xml:space="preserve">---. “Functional Recovery Following Traumatic Spinal Cord Injury Mediated by a Unique Polymer Scaffold Seeded with Neural Stem Cells.” </w:t>
      </w:r>
      <w:r w:rsidRPr="00696CC5">
        <w:rPr>
          <w:rFonts w:cs="Tahoma"/>
          <w:i/>
          <w:iCs/>
        </w:rPr>
        <w:t>Proceedings of the National Academy of Sciences</w:t>
      </w:r>
      <w:r w:rsidRPr="00696CC5">
        <w:rPr>
          <w:rFonts w:cs="Tahoma"/>
        </w:rPr>
        <w:t xml:space="preserve">, vol. 99, no. 5, Mar. 2002, pp. 3024–29. </w:t>
      </w:r>
      <w:r w:rsidRPr="00696CC5">
        <w:rPr>
          <w:rFonts w:cs="Tahoma"/>
          <w:i/>
          <w:iCs/>
        </w:rPr>
        <w:t>DOI.org (Crossref)</w:t>
      </w:r>
      <w:r w:rsidRPr="00696CC5">
        <w:rPr>
          <w:rFonts w:cs="Tahoma"/>
        </w:rPr>
        <w:t>, https://doi.org/10.1073/pnas.052678899.</w:t>
      </w:r>
    </w:p>
    <w:p w14:paraId="6C4EA68E" w14:textId="77777777" w:rsidR="00696CC5" w:rsidRPr="00696CC5" w:rsidRDefault="00696CC5" w:rsidP="00696CC5">
      <w:pPr>
        <w:pStyle w:val="Bibliography"/>
        <w:rPr>
          <w:rFonts w:cs="Tahoma"/>
        </w:rPr>
      </w:pPr>
      <w:r w:rsidRPr="00696CC5">
        <w:rPr>
          <w:rFonts w:cs="Tahoma"/>
        </w:rPr>
        <w:t xml:space="preserve">Theodore, Nicholas, et al. “First Human Implantation of a Bioresorbable Polymer Scaffold for Acute Traumatic Spinal Cord Injury: A Clinical Pilot Study for Safety and Feasibility.” </w:t>
      </w:r>
      <w:r w:rsidRPr="00696CC5">
        <w:rPr>
          <w:rFonts w:cs="Tahoma"/>
          <w:i/>
          <w:iCs/>
        </w:rPr>
        <w:t>Neurosurgery</w:t>
      </w:r>
      <w:r w:rsidRPr="00696CC5">
        <w:rPr>
          <w:rFonts w:cs="Tahoma"/>
        </w:rPr>
        <w:t xml:space="preserve">, vol. 79, no. 2, Aug. 2016, pp. E305–12. </w:t>
      </w:r>
      <w:r w:rsidRPr="00696CC5">
        <w:rPr>
          <w:rFonts w:cs="Tahoma"/>
          <w:i/>
          <w:iCs/>
        </w:rPr>
        <w:t>DOI.org (Crossref)</w:t>
      </w:r>
      <w:r w:rsidRPr="00696CC5">
        <w:rPr>
          <w:rFonts w:cs="Tahoma"/>
        </w:rPr>
        <w:t>, https://doi.org/10.1227/NEU.0000000000001283.</w:t>
      </w:r>
    </w:p>
    <w:p w14:paraId="205873FF" w14:textId="77777777" w:rsidR="00696CC5" w:rsidRPr="00696CC5" w:rsidRDefault="00696CC5" w:rsidP="00696CC5">
      <w:pPr>
        <w:pStyle w:val="Bibliography"/>
        <w:rPr>
          <w:rFonts w:cs="Tahoma"/>
        </w:rPr>
      </w:pPr>
      <w:r w:rsidRPr="00696CC5">
        <w:rPr>
          <w:rFonts w:cs="Tahoma"/>
        </w:rPr>
        <w:t xml:space="preserve">Thomas, Katharine E., and Lawrence D. F. Moon. “Will Stem Cell Therapies Be Safe and Effective for Treating Spinal Cord Injuries?” </w:t>
      </w:r>
      <w:r w:rsidRPr="00696CC5">
        <w:rPr>
          <w:rFonts w:cs="Tahoma"/>
          <w:i/>
          <w:iCs/>
        </w:rPr>
        <w:t>British Medical Bulletin</w:t>
      </w:r>
      <w:r w:rsidRPr="00696CC5">
        <w:rPr>
          <w:rFonts w:cs="Tahoma"/>
        </w:rPr>
        <w:t xml:space="preserve">, vol. 98, 2011, pp. 127–42. </w:t>
      </w:r>
      <w:r w:rsidRPr="00696CC5">
        <w:rPr>
          <w:rFonts w:cs="Tahoma"/>
          <w:i/>
          <w:iCs/>
        </w:rPr>
        <w:t>PubMed Central</w:t>
      </w:r>
      <w:r w:rsidRPr="00696CC5">
        <w:rPr>
          <w:rFonts w:cs="Tahoma"/>
        </w:rPr>
        <w:t>, https://doi.org/10.1093/bmb/ldr013.</w:t>
      </w:r>
    </w:p>
    <w:p w14:paraId="7C66D261" w14:textId="77777777" w:rsidR="00696CC5" w:rsidRPr="00696CC5" w:rsidRDefault="00696CC5" w:rsidP="00696CC5">
      <w:pPr>
        <w:pStyle w:val="Bibliography"/>
        <w:rPr>
          <w:rFonts w:cs="Tahoma"/>
        </w:rPr>
      </w:pPr>
      <w:r w:rsidRPr="00696CC5">
        <w:rPr>
          <w:rFonts w:cs="Tahoma"/>
        </w:rPr>
        <w:t xml:space="preserve">Valković, Toni, et al. “Plasma Levels of Monocyte Chemotactic Protein-1 Are Associated with Clinical Features and Angiogenesis in Patients with Multiple Myeloma.” </w:t>
      </w:r>
      <w:r w:rsidRPr="00696CC5">
        <w:rPr>
          <w:rFonts w:cs="Tahoma"/>
          <w:i/>
          <w:iCs/>
        </w:rPr>
        <w:t>BioMed Research International</w:t>
      </w:r>
      <w:r w:rsidRPr="00696CC5">
        <w:rPr>
          <w:rFonts w:cs="Tahoma"/>
        </w:rPr>
        <w:t xml:space="preserve">, vol. 2016, 2016, pp. 1–7. </w:t>
      </w:r>
      <w:r w:rsidRPr="00696CC5">
        <w:rPr>
          <w:rFonts w:cs="Tahoma"/>
          <w:i/>
          <w:iCs/>
        </w:rPr>
        <w:t>DOI.org (Crossref)</w:t>
      </w:r>
      <w:r w:rsidRPr="00696CC5">
        <w:rPr>
          <w:rFonts w:cs="Tahoma"/>
        </w:rPr>
        <w:t>, https://doi.org/10.1155/2016/7870590.</w:t>
      </w:r>
    </w:p>
    <w:p w14:paraId="0FA1BDCA" w14:textId="77777777" w:rsidR="00696CC5" w:rsidRPr="00696CC5" w:rsidRDefault="00696CC5" w:rsidP="00696CC5">
      <w:pPr>
        <w:pStyle w:val="Bibliography"/>
        <w:rPr>
          <w:rFonts w:cs="Tahoma"/>
        </w:rPr>
      </w:pPr>
      <w:r w:rsidRPr="00696CC5">
        <w:rPr>
          <w:rFonts w:cs="Tahoma"/>
        </w:rPr>
        <w:t xml:space="preserve">Wang, Timothy Y., et al. “Management of Acute Traumatic Spinal Cord Injury: A Review of the Literature.” </w:t>
      </w:r>
      <w:r w:rsidRPr="00696CC5">
        <w:rPr>
          <w:rFonts w:cs="Tahoma"/>
          <w:i/>
          <w:iCs/>
        </w:rPr>
        <w:t>Frontiers in Surgery</w:t>
      </w:r>
      <w:r w:rsidRPr="00696CC5">
        <w:rPr>
          <w:rFonts w:cs="Tahoma"/>
        </w:rPr>
        <w:t xml:space="preserve">, vol. 8, Dec. 2021, p. 698736. </w:t>
      </w:r>
      <w:r w:rsidRPr="00696CC5">
        <w:rPr>
          <w:rFonts w:cs="Tahoma"/>
          <w:i/>
          <w:iCs/>
        </w:rPr>
        <w:t>PubMed Central</w:t>
      </w:r>
      <w:r w:rsidRPr="00696CC5">
        <w:rPr>
          <w:rFonts w:cs="Tahoma"/>
        </w:rPr>
        <w:t>, https://doi.org/10.3389/fsurg.2021.698736.</w:t>
      </w:r>
    </w:p>
    <w:p w14:paraId="4AFAAD3F" w14:textId="77777777" w:rsidR="00696CC5" w:rsidRPr="00696CC5" w:rsidRDefault="00696CC5" w:rsidP="00696CC5">
      <w:pPr>
        <w:pStyle w:val="Bibliography"/>
        <w:rPr>
          <w:rFonts w:cs="Tahoma"/>
        </w:rPr>
      </w:pPr>
      <w:r w:rsidRPr="00696CC5">
        <w:rPr>
          <w:rFonts w:cs="Tahoma"/>
        </w:rPr>
        <w:t xml:space="preserve">Wąsik, Norbert, et al. “Clusterin, a New Cerebrospinal Fluid Biomarker in Severe Subarachnoid Hemorrhage: A Pilot Study.” </w:t>
      </w:r>
      <w:r w:rsidRPr="00696CC5">
        <w:rPr>
          <w:rFonts w:cs="Tahoma"/>
          <w:i/>
          <w:iCs/>
        </w:rPr>
        <w:t>World Neurosurgery</w:t>
      </w:r>
      <w:r w:rsidRPr="00696CC5">
        <w:rPr>
          <w:rFonts w:cs="Tahoma"/>
        </w:rPr>
        <w:t xml:space="preserve">, vol. 107, Nov. 2017, pp. 424–28. </w:t>
      </w:r>
      <w:r w:rsidRPr="00696CC5">
        <w:rPr>
          <w:rFonts w:cs="Tahoma"/>
          <w:i/>
          <w:iCs/>
        </w:rPr>
        <w:t>DOI.org (Crossref)</w:t>
      </w:r>
      <w:r w:rsidRPr="00696CC5">
        <w:rPr>
          <w:rFonts w:cs="Tahoma"/>
        </w:rPr>
        <w:t>, https://doi.org/10.1016/j.wneu.2017.08.006.</w:t>
      </w:r>
    </w:p>
    <w:p w14:paraId="0DD532F1" w14:textId="77777777" w:rsidR="00696CC5" w:rsidRPr="00696CC5" w:rsidRDefault="00696CC5" w:rsidP="00696CC5">
      <w:pPr>
        <w:pStyle w:val="Bibliography"/>
        <w:rPr>
          <w:rFonts w:cs="Tahoma"/>
        </w:rPr>
      </w:pPr>
      <w:r w:rsidRPr="00696CC5">
        <w:rPr>
          <w:rFonts w:cs="Tahoma"/>
        </w:rPr>
        <w:lastRenderedPageBreak/>
        <w:t xml:space="preserve">Wong, Jamie K., et al. “A Straight Alley Version of the BBB Locomotor Scale.” </w:t>
      </w:r>
      <w:r w:rsidRPr="00696CC5">
        <w:rPr>
          <w:rFonts w:cs="Tahoma"/>
          <w:i/>
          <w:iCs/>
        </w:rPr>
        <w:t>Experimental Neurology</w:t>
      </w:r>
      <w:r w:rsidRPr="00696CC5">
        <w:rPr>
          <w:rFonts w:cs="Tahoma"/>
        </w:rPr>
        <w:t xml:space="preserve">, vol. 217, no. 2, June 2009, pp. 417–20. </w:t>
      </w:r>
      <w:r w:rsidRPr="00696CC5">
        <w:rPr>
          <w:rFonts w:cs="Tahoma"/>
          <w:i/>
          <w:iCs/>
        </w:rPr>
        <w:t>DOI.org (Crossref)</w:t>
      </w:r>
      <w:r w:rsidRPr="00696CC5">
        <w:rPr>
          <w:rFonts w:cs="Tahoma"/>
        </w:rPr>
        <w:t>, https://doi.org/10.1016/j.expneurol.2009.03.037.</w:t>
      </w:r>
    </w:p>
    <w:p w14:paraId="470FEDFD" w14:textId="77777777" w:rsidR="00696CC5" w:rsidRPr="00696CC5" w:rsidRDefault="00696CC5" w:rsidP="00696CC5">
      <w:pPr>
        <w:pStyle w:val="Bibliography"/>
        <w:rPr>
          <w:rFonts w:cs="Tahoma"/>
        </w:rPr>
      </w:pPr>
      <w:r w:rsidRPr="00696CC5">
        <w:rPr>
          <w:rFonts w:cs="Tahoma"/>
        </w:rPr>
        <w:t xml:space="preserve">Yoshitani, Kenji, et al. “Cerebrospinal Fluid Drainage to Prevent Postoperative Spinal Cord Injury in Thoracic Aortic Repair.” </w:t>
      </w:r>
      <w:r w:rsidRPr="00696CC5">
        <w:rPr>
          <w:rFonts w:cs="Tahoma"/>
          <w:i/>
          <w:iCs/>
        </w:rPr>
        <w:t>Journal of Anesthesia</w:t>
      </w:r>
      <w:r w:rsidRPr="00696CC5">
        <w:rPr>
          <w:rFonts w:cs="Tahoma"/>
        </w:rPr>
        <w:t xml:space="preserve">, vol. 35, no. 1, Feb. 2021, pp. 43–50. </w:t>
      </w:r>
      <w:r w:rsidRPr="00696CC5">
        <w:rPr>
          <w:rFonts w:cs="Tahoma"/>
          <w:i/>
          <w:iCs/>
        </w:rPr>
        <w:t>DOI.org (Crossref)</w:t>
      </w:r>
      <w:r w:rsidRPr="00696CC5">
        <w:rPr>
          <w:rFonts w:cs="Tahoma"/>
        </w:rPr>
        <w:t>, https://doi.org/10.1007/s00540-020-02857-w.</w:t>
      </w:r>
    </w:p>
    <w:p w14:paraId="4929E3B8" w14:textId="77777777" w:rsidR="00696CC5" w:rsidRPr="00696CC5" w:rsidRDefault="00696CC5" w:rsidP="00696CC5">
      <w:pPr>
        <w:pStyle w:val="Bibliography"/>
        <w:rPr>
          <w:rFonts w:cs="Tahoma"/>
        </w:rPr>
      </w:pPr>
      <w:r w:rsidRPr="00696CC5">
        <w:rPr>
          <w:rFonts w:cs="Tahoma"/>
        </w:rPr>
        <w:t xml:space="preserve">Zou, Hong-jun, et al. “Methylprednisolone Induces Neuro-Protective Effects via the Inhibition of A1 Astrocyte Activation in Traumatic Spinal Cord Injury Mouse Models.” </w:t>
      </w:r>
      <w:r w:rsidRPr="00696CC5">
        <w:rPr>
          <w:rFonts w:cs="Tahoma"/>
          <w:i/>
          <w:iCs/>
        </w:rPr>
        <w:t>Frontiers in Neuroscience</w:t>
      </w:r>
      <w:r w:rsidRPr="00696CC5">
        <w:rPr>
          <w:rFonts w:cs="Tahoma"/>
        </w:rPr>
        <w:t xml:space="preserve">, vol. 15, 2021. </w:t>
      </w:r>
      <w:r w:rsidRPr="00696CC5">
        <w:rPr>
          <w:rFonts w:cs="Tahoma"/>
          <w:i/>
          <w:iCs/>
        </w:rPr>
        <w:t>Frontiers</w:t>
      </w:r>
      <w:r w:rsidRPr="00696CC5">
        <w:rPr>
          <w:rFonts w:cs="Tahoma"/>
        </w:rPr>
        <w:t>, https://www.frontiersin.org/articles/10.3389/fnins.2021.628917.</w:t>
      </w:r>
    </w:p>
    <w:p w14:paraId="7E72509E" w14:textId="3A8F655C" w:rsidR="00040E46" w:rsidRPr="00040E46" w:rsidRDefault="006C65A9" w:rsidP="00C01956">
      <w:pPr>
        <w:spacing w:before="120"/>
      </w:pPr>
      <w: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2D6C17" w14:textId="77777777" w:rsidR="0023255E" w:rsidRDefault="0023255E" w:rsidP="00B657A0">
      <w:r>
        <w:separator/>
      </w:r>
    </w:p>
  </w:endnote>
  <w:endnote w:type="continuationSeparator" w:id="0">
    <w:p w14:paraId="7D70D805" w14:textId="77777777" w:rsidR="0023255E" w:rsidRDefault="0023255E" w:rsidP="00B657A0">
      <w:r>
        <w:continuationSeparator/>
      </w:r>
    </w:p>
  </w:endnote>
  <w:endnote w:type="continuationNotice" w:id="1">
    <w:p w14:paraId="6C1A0688" w14:textId="77777777" w:rsidR="0023255E" w:rsidRDefault="0023255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43DE5F" w14:textId="77777777" w:rsidR="0023255E" w:rsidRDefault="0023255E" w:rsidP="00B657A0">
      <w:r>
        <w:separator/>
      </w:r>
    </w:p>
  </w:footnote>
  <w:footnote w:type="continuationSeparator" w:id="0">
    <w:p w14:paraId="2A618EFD" w14:textId="77777777" w:rsidR="0023255E" w:rsidRDefault="0023255E" w:rsidP="00B657A0">
      <w:r>
        <w:continuationSeparator/>
      </w:r>
    </w:p>
  </w:footnote>
  <w:footnote w:type="continuationNotice" w:id="1">
    <w:p w14:paraId="414ECB34" w14:textId="77777777" w:rsidR="0023255E" w:rsidRDefault="0023255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99B3A85"/>
    <w:multiLevelType w:val="hybridMultilevel"/>
    <w:tmpl w:val="9CBA0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3E864C4"/>
    <w:multiLevelType w:val="hybridMultilevel"/>
    <w:tmpl w:val="16725DF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BB77C47"/>
    <w:multiLevelType w:val="hybridMultilevel"/>
    <w:tmpl w:val="FD6A86D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2"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174785B"/>
    <w:multiLevelType w:val="hybridMultilevel"/>
    <w:tmpl w:val="351CBA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1F4D4A"/>
    <w:multiLevelType w:val="hybridMultilevel"/>
    <w:tmpl w:val="97586FD2"/>
    <w:lvl w:ilvl="0" w:tplc="04090005">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7"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3"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6EE101A"/>
    <w:multiLevelType w:val="hybridMultilevel"/>
    <w:tmpl w:val="BB74D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37"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9"/>
  </w:num>
  <w:num w:numId="2" w16cid:durableId="591012818">
    <w:abstractNumId w:val="32"/>
  </w:num>
  <w:num w:numId="3" w16cid:durableId="179856923">
    <w:abstractNumId w:val="3"/>
  </w:num>
  <w:num w:numId="4" w16cid:durableId="39158484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11"/>
  </w:num>
  <w:num w:numId="7" w16cid:durableId="2132432314">
    <w:abstractNumId w:val="2"/>
  </w:num>
  <w:num w:numId="8" w16cid:durableId="1193693858">
    <w:abstractNumId w:val="1"/>
  </w:num>
  <w:num w:numId="9" w16cid:durableId="803236281">
    <w:abstractNumId w:val="24"/>
  </w:num>
  <w:num w:numId="10" w16cid:durableId="1214929145">
    <w:abstractNumId w:val="24"/>
  </w:num>
  <w:num w:numId="11" w16cid:durableId="1534925248">
    <w:abstractNumId w:val="26"/>
  </w:num>
  <w:num w:numId="12" w16cid:durableId="1204631859">
    <w:abstractNumId w:val="20"/>
  </w:num>
  <w:num w:numId="13" w16cid:durableId="1999653488">
    <w:abstractNumId w:val="12"/>
  </w:num>
  <w:num w:numId="14" w16cid:durableId="1948655657">
    <w:abstractNumId w:val="37"/>
  </w:num>
  <w:num w:numId="15" w16cid:durableId="1426876100">
    <w:abstractNumId w:val="28"/>
  </w:num>
  <w:num w:numId="16" w16cid:durableId="148448031">
    <w:abstractNumId w:val="15"/>
  </w:num>
  <w:num w:numId="17" w16cid:durableId="432239574">
    <w:abstractNumId w:val="38"/>
  </w:num>
  <w:num w:numId="18" w16cid:durableId="1902785539">
    <w:abstractNumId w:val="10"/>
  </w:num>
  <w:num w:numId="19" w16cid:durableId="2016347357">
    <w:abstractNumId w:val="18"/>
  </w:num>
  <w:num w:numId="20" w16cid:durableId="1604259620">
    <w:abstractNumId w:val="36"/>
  </w:num>
  <w:num w:numId="21" w16cid:durableId="1341661621">
    <w:abstractNumId w:val="35"/>
  </w:num>
  <w:num w:numId="22" w16cid:durableId="788007871">
    <w:abstractNumId w:val="29"/>
  </w:num>
  <w:num w:numId="23" w16cid:durableId="1463157998">
    <w:abstractNumId w:val="22"/>
  </w:num>
  <w:num w:numId="24" w16cid:durableId="1260681482">
    <w:abstractNumId w:val="23"/>
  </w:num>
  <w:num w:numId="25" w16cid:durableId="1969161413">
    <w:abstractNumId w:val="9"/>
  </w:num>
  <w:num w:numId="26" w16cid:durableId="1839885816">
    <w:abstractNumId w:val="5"/>
  </w:num>
  <w:num w:numId="27" w16cid:durableId="1730300100">
    <w:abstractNumId w:val="17"/>
  </w:num>
  <w:num w:numId="28" w16cid:durableId="1711765807">
    <w:abstractNumId w:val="25"/>
  </w:num>
  <w:num w:numId="29" w16cid:durableId="2130008031">
    <w:abstractNumId w:val="30"/>
  </w:num>
  <w:num w:numId="30" w16cid:durableId="1154377883">
    <w:abstractNumId w:val="27"/>
  </w:num>
  <w:num w:numId="31" w16cid:durableId="1266425856">
    <w:abstractNumId w:val="21"/>
  </w:num>
  <w:num w:numId="32" w16cid:durableId="1850872283">
    <w:abstractNumId w:val="14"/>
  </w:num>
  <w:num w:numId="33" w16cid:durableId="687414347">
    <w:abstractNumId w:val="6"/>
  </w:num>
  <w:num w:numId="34" w16cid:durableId="313729409">
    <w:abstractNumId w:val="8"/>
  </w:num>
  <w:num w:numId="35" w16cid:durableId="125003735">
    <w:abstractNumId w:val="31"/>
  </w:num>
  <w:num w:numId="36" w16cid:durableId="1622567168">
    <w:abstractNumId w:val="33"/>
  </w:num>
  <w:num w:numId="37" w16cid:durableId="556285773">
    <w:abstractNumId w:val="16"/>
  </w:num>
  <w:num w:numId="38" w16cid:durableId="1016425218">
    <w:abstractNumId w:val="34"/>
  </w:num>
  <w:num w:numId="39" w16cid:durableId="1404329616">
    <w:abstractNumId w:val="4"/>
  </w:num>
  <w:num w:numId="40" w16cid:durableId="1481801130">
    <w:abstractNumId w:val="7"/>
  </w:num>
  <w:num w:numId="41" w16cid:durableId="82073756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3441"/>
    <w:rsid w:val="00004CA0"/>
    <w:rsid w:val="00006935"/>
    <w:rsid w:val="000121C9"/>
    <w:rsid w:val="00012474"/>
    <w:rsid w:val="0001659E"/>
    <w:rsid w:val="00017329"/>
    <w:rsid w:val="0002235C"/>
    <w:rsid w:val="000268CD"/>
    <w:rsid w:val="00027200"/>
    <w:rsid w:val="00027881"/>
    <w:rsid w:val="00030F88"/>
    <w:rsid w:val="0003264A"/>
    <w:rsid w:val="00035B28"/>
    <w:rsid w:val="00035E18"/>
    <w:rsid w:val="0003722B"/>
    <w:rsid w:val="00040E46"/>
    <w:rsid w:val="0004712D"/>
    <w:rsid w:val="00050175"/>
    <w:rsid w:val="00050DA8"/>
    <w:rsid w:val="00052C3D"/>
    <w:rsid w:val="00052D38"/>
    <w:rsid w:val="00053B22"/>
    <w:rsid w:val="0005492C"/>
    <w:rsid w:val="00054FDF"/>
    <w:rsid w:val="00055522"/>
    <w:rsid w:val="00057001"/>
    <w:rsid w:val="00057654"/>
    <w:rsid w:val="00061762"/>
    <w:rsid w:val="0006224F"/>
    <w:rsid w:val="00062E70"/>
    <w:rsid w:val="00070C64"/>
    <w:rsid w:val="00071E26"/>
    <w:rsid w:val="000806C2"/>
    <w:rsid w:val="00082C06"/>
    <w:rsid w:val="00086261"/>
    <w:rsid w:val="000868E4"/>
    <w:rsid w:val="000924E9"/>
    <w:rsid w:val="000A0757"/>
    <w:rsid w:val="000A2165"/>
    <w:rsid w:val="000A6413"/>
    <w:rsid w:val="000A64D4"/>
    <w:rsid w:val="000B1E9C"/>
    <w:rsid w:val="000B452E"/>
    <w:rsid w:val="000B4CB2"/>
    <w:rsid w:val="000C1E44"/>
    <w:rsid w:val="000C64D8"/>
    <w:rsid w:val="000D0203"/>
    <w:rsid w:val="000D02CD"/>
    <w:rsid w:val="000D10C6"/>
    <w:rsid w:val="000D47A9"/>
    <w:rsid w:val="000E3018"/>
    <w:rsid w:val="000E49C6"/>
    <w:rsid w:val="000E4D0E"/>
    <w:rsid w:val="000F0964"/>
    <w:rsid w:val="000F0C1E"/>
    <w:rsid w:val="000F5BA9"/>
    <w:rsid w:val="0010064E"/>
    <w:rsid w:val="0010099F"/>
    <w:rsid w:val="00101D0A"/>
    <w:rsid w:val="0010205E"/>
    <w:rsid w:val="00102A2E"/>
    <w:rsid w:val="0010368A"/>
    <w:rsid w:val="00112196"/>
    <w:rsid w:val="0011427A"/>
    <w:rsid w:val="00114746"/>
    <w:rsid w:val="001153AF"/>
    <w:rsid w:val="0011585F"/>
    <w:rsid w:val="00120765"/>
    <w:rsid w:val="00121359"/>
    <w:rsid w:val="00122957"/>
    <w:rsid w:val="0012408D"/>
    <w:rsid w:val="00124E5E"/>
    <w:rsid w:val="001308D6"/>
    <w:rsid w:val="0013306B"/>
    <w:rsid w:val="00133B5F"/>
    <w:rsid w:val="0013522D"/>
    <w:rsid w:val="00135AFF"/>
    <w:rsid w:val="00142E4C"/>
    <w:rsid w:val="00144B5E"/>
    <w:rsid w:val="0014779A"/>
    <w:rsid w:val="00153359"/>
    <w:rsid w:val="00155B13"/>
    <w:rsid w:val="00155B60"/>
    <w:rsid w:val="0015719A"/>
    <w:rsid w:val="001613E5"/>
    <w:rsid w:val="00161427"/>
    <w:rsid w:val="00163066"/>
    <w:rsid w:val="00163B93"/>
    <w:rsid w:val="00163CCD"/>
    <w:rsid w:val="00164555"/>
    <w:rsid w:val="00164AE3"/>
    <w:rsid w:val="00165462"/>
    <w:rsid w:val="00166392"/>
    <w:rsid w:val="00166D6F"/>
    <w:rsid w:val="00166E18"/>
    <w:rsid w:val="0016738D"/>
    <w:rsid w:val="00167B74"/>
    <w:rsid w:val="00173878"/>
    <w:rsid w:val="00173B03"/>
    <w:rsid w:val="00173FC6"/>
    <w:rsid w:val="001742C2"/>
    <w:rsid w:val="00176318"/>
    <w:rsid w:val="00185A64"/>
    <w:rsid w:val="00186157"/>
    <w:rsid w:val="0018724C"/>
    <w:rsid w:val="001914DC"/>
    <w:rsid w:val="00191D2A"/>
    <w:rsid w:val="00193686"/>
    <w:rsid w:val="00194246"/>
    <w:rsid w:val="00195531"/>
    <w:rsid w:val="00197A73"/>
    <w:rsid w:val="001A656F"/>
    <w:rsid w:val="001A6A15"/>
    <w:rsid w:val="001B287C"/>
    <w:rsid w:val="001B4B77"/>
    <w:rsid w:val="001C00CA"/>
    <w:rsid w:val="001C1BA2"/>
    <w:rsid w:val="001C3B9A"/>
    <w:rsid w:val="001C7A67"/>
    <w:rsid w:val="001D05A1"/>
    <w:rsid w:val="001D1254"/>
    <w:rsid w:val="001D134D"/>
    <w:rsid w:val="001D3822"/>
    <w:rsid w:val="001D5A89"/>
    <w:rsid w:val="001D7CAD"/>
    <w:rsid w:val="001E093D"/>
    <w:rsid w:val="001E2772"/>
    <w:rsid w:val="001E453C"/>
    <w:rsid w:val="001E62E8"/>
    <w:rsid w:val="001E6BAB"/>
    <w:rsid w:val="001F1385"/>
    <w:rsid w:val="001F4512"/>
    <w:rsid w:val="001F46EE"/>
    <w:rsid w:val="001F5A8C"/>
    <w:rsid w:val="001F60BE"/>
    <w:rsid w:val="00200922"/>
    <w:rsid w:val="0020795D"/>
    <w:rsid w:val="00211205"/>
    <w:rsid w:val="002118EE"/>
    <w:rsid w:val="00213E68"/>
    <w:rsid w:val="0021559A"/>
    <w:rsid w:val="00215D9D"/>
    <w:rsid w:val="00216766"/>
    <w:rsid w:val="0021696B"/>
    <w:rsid w:val="002172DA"/>
    <w:rsid w:val="00221293"/>
    <w:rsid w:val="00221859"/>
    <w:rsid w:val="00227871"/>
    <w:rsid w:val="0023255E"/>
    <w:rsid w:val="00233D0F"/>
    <w:rsid w:val="00233E85"/>
    <w:rsid w:val="00234800"/>
    <w:rsid w:val="00234F4F"/>
    <w:rsid w:val="00236C73"/>
    <w:rsid w:val="00240673"/>
    <w:rsid w:val="0024277D"/>
    <w:rsid w:val="00243F95"/>
    <w:rsid w:val="002559B0"/>
    <w:rsid w:val="00257BF3"/>
    <w:rsid w:val="00264668"/>
    <w:rsid w:val="00264BFA"/>
    <w:rsid w:val="00270D49"/>
    <w:rsid w:val="00270D5F"/>
    <w:rsid w:val="002733AE"/>
    <w:rsid w:val="00274369"/>
    <w:rsid w:val="002744B0"/>
    <w:rsid w:val="00277DDB"/>
    <w:rsid w:val="00281D3C"/>
    <w:rsid w:val="002849BA"/>
    <w:rsid w:val="00284F4A"/>
    <w:rsid w:val="00286FCE"/>
    <w:rsid w:val="00291652"/>
    <w:rsid w:val="002A0400"/>
    <w:rsid w:val="002A1561"/>
    <w:rsid w:val="002A28CC"/>
    <w:rsid w:val="002A3ED6"/>
    <w:rsid w:val="002A5FD4"/>
    <w:rsid w:val="002A6692"/>
    <w:rsid w:val="002B1421"/>
    <w:rsid w:val="002B2EF8"/>
    <w:rsid w:val="002B38F9"/>
    <w:rsid w:val="002B422E"/>
    <w:rsid w:val="002B6DF1"/>
    <w:rsid w:val="002B7FA5"/>
    <w:rsid w:val="002C1D5E"/>
    <w:rsid w:val="002C4D4E"/>
    <w:rsid w:val="002C7F03"/>
    <w:rsid w:val="002D1199"/>
    <w:rsid w:val="002D38CC"/>
    <w:rsid w:val="002D4C78"/>
    <w:rsid w:val="002D5200"/>
    <w:rsid w:val="002D5742"/>
    <w:rsid w:val="002D78E1"/>
    <w:rsid w:val="002E3333"/>
    <w:rsid w:val="002E6779"/>
    <w:rsid w:val="002F0A0D"/>
    <w:rsid w:val="002F4F5F"/>
    <w:rsid w:val="002F7AE7"/>
    <w:rsid w:val="00300524"/>
    <w:rsid w:val="0030079B"/>
    <w:rsid w:val="00302A2C"/>
    <w:rsid w:val="00305298"/>
    <w:rsid w:val="0031358D"/>
    <w:rsid w:val="003141B6"/>
    <w:rsid w:val="003155D4"/>
    <w:rsid w:val="0031629E"/>
    <w:rsid w:val="00316957"/>
    <w:rsid w:val="00320AB2"/>
    <w:rsid w:val="003214CE"/>
    <w:rsid w:val="0032283D"/>
    <w:rsid w:val="00325CDD"/>
    <w:rsid w:val="00326BD3"/>
    <w:rsid w:val="00330B7C"/>
    <w:rsid w:val="00335876"/>
    <w:rsid w:val="003440C1"/>
    <w:rsid w:val="003445CA"/>
    <w:rsid w:val="0034779A"/>
    <w:rsid w:val="0035050F"/>
    <w:rsid w:val="00350B30"/>
    <w:rsid w:val="00351145"/>
    <w:rsid w:val="00351FE6"/>
    <w:rsid w:val="00352D15"/>
    <w:rsid w:val="00354968"/>
    <w:rsid w:val="00354B95"/>
    <w:rsid w:val="00361909"/>
    <w:rsid w:val="00361E35"/>
    <w:rsid w:val="00371AB4"/>
    <w:rsid w:val="003735A3"/>
    <w:rsid w:val="00373E0B"/>
    <w:rsid w:val="003802AF"/>
    <w:rsid w:val="00385282"/>
    <w:rsid w:val="00390509"/>
    <w:rsid w:val="00394D40"/>
    <w:rsid w:val="00395CD2"/>
    <w:rsid w:val="00395DB1"/>
    <w:rsid w:val="00395F2E"/>
    <w:rsid w:val="003A39B6"/>
    <w:rsid w:val="003A4941"/>
    <w:rsid w:val="003B492B"/>
    <w:rsid w:val="003B55EE"/>
    <w:rsid w:val="003C3185"/>
    <w:rsid w:val="003D1CC2"/>
    <w:rsid w:val="003D2523"/>
    <w:rsid w:val="003D56EB"/>
    <w:rsid w:val="003E0F1B"/>
    <w:rsid w:val="003F052D"/>
    <w:rsid w:val="003F2EA4"/>
    <w:rsid w:val="003F3C3E"/>
    <w:rsid w:val="003F6C61"/>
    <w:rsid w:val="003F7429"/>
    <w:rsid w:val="00400168"/>
    <w:rsid w:val="00401D49"/>
    <w:rsid w:val="00404F22"/>
    <w:rsid w:val="004228B6"/>
    <w:rsid w:val="00426977"/>
    <w:rsid w:val="004323E3"/>
    <w:rsid w:val="0043376A"/>
    <w:rsid w:val="0043561A"/>
    <w:rsid w:val="00435DB5"/>
    <w:rsid w:val="004372FD"/>
    <w:rsid w:val="0043784F"/>
    <w:rsid w:val="00440E19"/>
    <w:rsid w:val="004434B5"/>
    <w:rsid w:val="00447F35"/>
    <w:rsid w:val="00452513"/>
    <w:rsid w:val="00453730"/>
    <w:rsid w:val="00455C01"/>
    <w:rsid w:val="004601B4"/>
    <w:rsid w:val="00461998"/>
    <w:rsid w:val="0046285F"/>
    <w:rsid w:val="00463D7E"/>
    <w:rsid w:val="004653BB"/>
    <w:rsid w:val="00465CF1"/>
    <w:rsid w:val="0046670F"/>
    <w:rsid w:val="00473E6C"/>
    <w:rsid w:val="00474F64"/>
    <w:rsid w:val="00477804"/>
    <w:rsid w:val="0048052E"/>
    <w:rsid w:val="00481092"/>
    <w:rsid w:val="004835CD"/>
    <w:rsid w:val="00483BCD"/>
    <w:rsid w:val="00490F68"/>
    <w:rsid w:val="00492009"/>
    <w:rsid w:val="004920A8"/>
    <w:rsid w:val="00495AEB"/>
    <w:rsid w:val="00495CA4"/>
    <w:rsid w:val="004A07BA"/>
    <w:rsid w:val="004A1231"/>
    <w:rsid w:val="004A5E98"/>
    <w:rsid w:val="004A73EA"/>
    <w:rsid w:val="004A7891"/>
    <w:rsid w:val="004B1671"/>
    <w:rsid w:val="004B411F"/>
    <w:rsid w:val="004C047D"/>
    <w:rsid w:val="004C559F"/>
    <w:rsid w:val="004D288E"/>
    <w:rsid w:val="004D2C44"/>
    <w:rsid w:val="004D3B97"/>
    <w:rsid w:val="004D45A4"/>
    <w:rsid w:val="004D489F"/>
    <w:rsid w:val="004D544F"/>
    <w:rsid w:val="004E20B8"/>
    <w:rsid w:val="004E5363"/>
    <w:rsid w:val="004E6F9B"/>
    <w:rsid w:val="004E7B46"/>
    <w:rsid w:val="004F4DC9"/>
    <w:rsid w:val="005012FA"/>
    <w:rsid w:val="0050524A"/>
    <w:rsid w:val="005152F5"/>
    <w:rsid w:val="0051604D"/>
    <w:rsid w:val="0051677F"/>
    <w:rsid w:val="00521A6B"/>
    <w:rsid w:val="00523977"/>
    <w:rsid w:val="00523AC0"/>
    <w:rsid w:val="005261AA"/>
    <w:rsid w:val="0052634B"/>
    <w:rsid w:val="005302C2"/>
    <w:rsid w:val="00530CE3"/>
    <w:rsid w:val="00530FE4"/>
    <w:rsid w:val="00532B45"/>
    <w:rsid w:val="00532FEF"/>
    <w:rsid w:val="00535BDB"/>
    <w:rsid w:val="00535BEC"/>
    <w:rsid w:val="00541D64"/>
    <w:rsid w:val="00541F7D"/>
    <w:rsid w:val="005448CC"/>
    <w:rsid w:val="00551058"/>
    <w:rsid w:val="00551497"/>
    <w:rsid w:val="0055598D"/>
    <w:rsid w:val="0056064F"/>
    <w:rsid w:val="00562B60"/>
    <w:rsid w:val="00567D07"/>
    <w:rsid w:val="00571D0C"/>
    <w:rsid w:val="005730F3"/>
    <w:rsid w:val="0057577E"/>
    <w:rsid w:val="00576764"/>
    <w:rsid w:val="00576936"/>
    <w:rsid w:val="005800F4"/>
    <w:rsid w:val="00582C19"/>
    <w:rsid w:val="0058650F"/>
    <w:rsid w:val="00586F7D"/>
    <w:rsid w:val="00590C85"/>
    <w:rsid w:val="00591DBC"/>
    <w:rsid w:val="00592B60"/>
    <w:rsid w:val="00594570"/>
    <w:rsid w:val="00596DCD"/>
    <w:rsid w:val="00597ED6"/>
    <w:rsid w:val="005A7F09"/>
    <w:rsid w:val="005B4CF2"/>
    <w:rsid w:val="005B6A4F"/>
    <w:rsid w:val="005B6F74"/>
    <w:rsid w:val="005C2CC2"/>
    <w:rsid w:val="005C39C9"/>
    <w:rsid w:val="005C610E"/>
    <w:rsid w:val="005D015A"/>
    <w:rsid w:val="005D4D53"/>
    <w:rsid w:val="005D52DF"/>
    <w:rsid w:val="005D6CC6"/>
    <w:rsid w:val="005E1094"/>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43F8"/>
    <w:rsid w:val="00616389"/>
    <w:rsid w:val="006262F8"/>
    <w:rsid w:val="00627087"/>
    <w:rsid w:val="0062799F"/>
    <w:rsid w:val="00631AC2"/>
    <w:rsid w:val="00631DB9"/>
    <w:rsid w:val="00633DAE"/>
    <w:rsid w:val="00636326"/>
    <w:rsid w:val="00637550"/>
    <w:rsid w:val="00645CFC"/>
    <w:rsid w:val="00654D6D"/>
    <w:rsid w:val="006554C7"/>
    <w:rsid w:val="006558CC"/>
    <w:rsid w:val="00661108"/>
    <w:rsid w:val="00663DC6"/>
    <w:rsid w:val="00663EC8"/>
    <w:rsid w:val="00665250"/>
    <w:rsid w:val="00665811"/>
    <w:rsid w:val="00671488"/>
    <w:rsid w:val="00676BF0"/>
    <w:rsid w:val="00677343"/>
    <w:rsid w:val="00677DC2"/>
    <w:rsid w:val="00680C93"/>
    <w:rsid w:val="00682F78"/>
    <w:rsid w:val="006830EF"/>
    <w:rsid w:val="00683BF2"/>
    <w:rsid w:val="0068539E"/>
    <w:rsid w:val="006867E5"/>
    <w:rsid w:val="00686867"/>
    <w:rsid w:val="006915F0"/>
    <w:rsid w:val="00692C82"/>
    <w:rsid w:val="0069419A"/>
    <w:rsid w:val="00694B8F"/>
    <w:rsid w:val="00695F22"/>
    <w:rsid w:val="00696CC5"/>
    <w:rsid w:val="006A11B0"/>
    <w:rsid w:val="006A505E"/>
    <w:rsid w:val="006B3EA5"/>
    <w:rsid w:val="006B46C8"/>
    <w:rsid w:val="006B7A31"/>
    <w:rsid w:val="006C08F6"/>
    <w:rsid w:val="006C0E35"/>
    <w:rsid w:val="006C1B0D"/>
    <w:rsid w:val="006C4359"/>
    <w:rsid w:val="006C65A9"/>
    <w:rsid w:val="006D05FF"/>
    <w:rsid w:val="006D6FA5"/>
    <w:rsid w:val="006D7727"/>
    <w:rsid w:val="006E340F"/>
    <w:rsid w:val="006E6CBE"/>
    <w:rsid w:val="006E7ED4"/>
    <w:rsid w:val="006F10C6"/>
    <w:rsid w:val="006F17F3"/>
    <w:rsid w:val="006F376C"/>
    <w:rsid w:val="006F59A9"/>
    <w:rsid w:val="006F6478"/>
    <w:rsid w:val="006F69A3"/>
    <w:rsid w:val="006F7A1E"/>
    <w:rsid w:val="0070184A"/>
    <w:rsid w:val="00702CD7"/>
    <w:rsid w:val="007038F4"/>
    <w:rsid w:val="00704C03"/>
    <w:rsid w:val="00705B0A"/>
    <w:rsid w:val="00711650"/>
    <w:rsid w:val="00712BC3"/>
    <w:rsid w:val="00712E49"/>
    <w:rsid w:val="007146E7"/>
    <w:rsid w:val="0071512D"/>
    <w:rsid w:val="007176BB"/>
    <w:rsid w:val="00717C99"/>
    <w:rsid w:val="007204BA"/>
    <w:rsid w:val="007211E2"/>
    <w:rsid w:val="007217F7"/>
    <w:rsid w:val="00721831"/>
    <w:rsid w:val="00722747"/>
    <w:rsid w:val="007228F1"/>
    <w:rsid w:val="0072446E"/>
    <w:rsid w:val="00724604"/>
    <w:rsid w:val="00724C85"/>
    <w:rsid w:val="00725C9F"/>
    <w:rsid w:val="00727F84"/>
    <w:rsid w:val="00730FD9"/>
    <w:rsid w:val="00735565"/>
    <w:rsid w:val="00737C00"/>
    <w:rsid w:val="00740841"/>
    <w:rsid w:val="00742E7F"/>
    <w:rsid w:val="0074555B"/>
    <w:rsid w:val="00745EB2"/>
    <w:rsid w:val="00746457"/>
    <w:rsid w:val="00746BEA"/>
    <w:rsid w:val="0074771E"/>
    <w:rsid w:val="007539B9"/>
    <w:rsid w:val="00754272"/>
    <w:rsid w:val="0076194B"/>
    <w:rsid w:val="0076569D"/>
    <w:rsid w:val="0077044F"/>
    <w:rsid w:val="007708A3"/>
    <w:rsid w:val="00772BDF"/>
    <w:rsid w:val="00773149"/>
    <w:rsid w:val="007734E1"/>
    <w:rsid w:val="00792AA1"/>
    <w:rsid w:val="007957AE"/>
    <w:rsid w:val="007A0EE2"/>
    <w:rsid w:val="007A11CA"/>
    <w:rsid w:val="007A1B24"/>
    <w:rsid w:val="007A3EC9"/>
    <w:rsid w:val="007B1AC9"/>
    <w:rsid w:val="007B3980"/>
    <w:rsid w:val="007B4192"/>
    <w:rsid w:val="007B4431"/>
    <w:rsid w:val="007B4EC8"/>
    <w:rsid w:val="007B5EF7"/>
    <w:rsid w:val="007B5FF2"/>
    <w:rsid w:val="007C5135"/>
    <w:rsid w:val="007C54B2"/>
    <w:rsid w:val="007D2A17"/>
    <w:rsid w:val="007D40FA"/>
    <w:rsid w:val="007D53EB"/>
    <w:rsid w:val="007D5CC5"/>
    <w:rsid w:val="007D64DB"/>
    <w:rsid w:val="007D7210"/>
    <w:rsid w:val="007D759E"/>
    <w:rsid w:val="007E342D"/>
    <w:rsid w:val="007E35A3"/>
    <w:rsid w:val="007E4C72"/>
    <w:rsid w:val="007E5425"/>
    <w:rsid w:val="007E7E4D"/>
    <w:rsid w:val="007F3249"/>
    <w:rsid w:val="007F36E1"/>
    <w:rsid w:val="007F6BD5"/>
    <w:rsid w:val="007F7D1C"/>
    <w:rsid w:val="00806525"/>
    <w:rsid w:val="00807EC5"/>
    <w:rsid w:val="00811526"/>
    <w:rsid w:val="00817BCB"/>
    <w:rsid w:val="008229F3"/>
    <w:rsid w:val="00823809"/>
    <w:rsid w:val="0082447C"/>
    <w:rsid w:val="00825603"/>
    <w:rsid w:val="00825663"/>
    <w:rsid w:val="008267EC"/>
    <w:rsid w:val="008333C8"/>
    <w:rsid w:val="00833E3B"/>
    <w:rsid w:val="00836330"/>
    <w:rsid w:val="008425D1"/>
    <w:rsid w:val="00843423"/>
    <w:rsid w:val="0084541D"/>
    <w:rsid w:val="0085081A"/>
    <w:rsid w:val="008508C2"/>
    <w:rsid w:val="00854596"/>
    <w:rsid w:val="00855DF1"/>
    <w:rsid w:val="00856376"/>
    <w:rsid w:val="0085662B"/>
    <w:rsid w:val="008574B6"/>
    <w:rsid w:val="00857FA7"/>
    <w:rsid w:val="00860536"/>
    <w:rsid w:val="00862393"/>
    <w:rsid w:val="00862E2B"/>
    <w:rsid w:val="008712CA"/>
    <w:rsid w:val="0087391D"/>
    <w:rsid w:val="00873957"/>
    <w:rsid w:val="00874999"/>
    <w:rsid w:val="00874EBC"/>
    <w:rsid w:val="00881FB4"/>
    <w:rsid w:val="00884C18"/>
    <w:rsid w:val="00891790"/>
    <w:rsid w:val="00897D1A"/>
    <w:rsid w:val="008A19BF"/>
    <w:rsid w:val="008A3268"/>
    <w:rsid w:val="008A3B7E"/>
    <w:rsid w:val="008A3BCC"/>
    <w:rsid w:val="008A5292"/>
    <w:rsid w:val="008A5518"/>
    <w:rsid w:val="008B10AE"/>
    <w:rsid w:val="008B1806"/>
    <w:rsid w:val="008B22A0"/>
    <w:rsid w:val="008B6903"/>
    <w:rsid w:val="008B7517"/>
    <w:rsid w:val="008C2722"/>
    <w:rsid w:val="008C71B6"/>
    <w:rsid w:val="008D2A02"/>
    <w:rsid w:val="008D69E8"/>
    <w:rsid w:val="008E06ED"/>
    <w:rsid w:val="008E277C"/>
    <w:rsid w:val="008E32E8"/>
    <w:rsid w:val="008F1475"/>
    <w:rsid w:val="008F1BBC"/>
    <w:rsid w:val="008F2CB9"/>
    <w:rsid w:val="008F335B"/>
    <w:rsid w:val="008F3B4C"/>
    <w:rsid w:val="008F3F8E"/>
    <w:rsid w:val="008F4047"/>
    <w:rsid w:val="008F6C0C"/>
    <w:rsid w:val="00900886"/>
    <w:rsid w:val="00900920"/>
    <w:rsid w:val="00901982"/>
    <w:rsid w:val="00903670"/>
    <w:rsid w:val="009039C7"/>
    <w:rsid w:val="009065D5"/>
    <w:rsid w:val="0091074E"/>
    <w:rsid w:val="00911BCE"/>
    <w:rsid w:val="009211D0"/>
    <w:rsid w:val="00923B1B"/>
    <w:rsid w:val="0092485D"/>
    <w:rsid w:val="00937C53"/>
    <w:rsid w:val="009407F4"/>
    <w:rsid w:val="00944BE1"/>
    <w:rsid w:val="00945D93"/>
    <w:rsid w:val="00945E24"/>
    <w:rsid w:val="00950098"/>
    <w:rsid w:val="00950644"/>
    <w:rsid w:val="009549B9"/>
    <w:rsid w:val="009551D4"/>
    <w:rsid w:val="00955C96"/>
    <w:rsid w:val="00955CB3"/>
    <w:rsid w:val="00955D45"/>
    <w:rsid w:val="009573F6"/>
    <w:rsid w:val="009630D3"/>
    <w:rsid w:val="009655D2"/>
    <w:rsid w:val="009710C8"/>
    <w:rsid w:val="00971BC3"/>
    <w:rsid w:val="00972B7F"/>
    <w:rsid w:val="00974719"/>
    <w:rsid w:val="009925F9"/>
    <w:rsid w:val="00994FA8"/>
    <w:rsid w:val="00996F07"/>
    <w:rsid w:val="009A017A"/>
    <w:rsid w:val="009A0C40"/>
    <w:rsid w:val="009A165C"/>
    <w:rsid w:val="009A35C8"/>
    <w:rsid w:val="009A49F2"/>
    <w:rsid w:val="009A5A01"/>
    <w:rsid w:val="009A6475"/>
    <w:rsid w:val="009A6B85"/>
    <w:rsid w:val="009A6BE4"/>
    <w:rsid w:val="009B0E73"/>
    <w:rsid w:val="009B1458"/>
    <w:rsid w:val="009B3375"/>
    <w:rsid w:val="009B57C6"/>
    <w:rsid w:val="009B726B"/>
    <w:rsid w:val="009B7B5B"/>
    <w:rsid w:val="009C27FA"/>
    <w:rsid w:val="009C2987"/>
    <w:rsid w:val="009C70B5"/>
    <w:rsid w:val="009D13C5"/>
    <w:rsid w:val="009D5022"/>
    <w:rsid w:val="009D6626"/>
    <w:rsid w:val="009D7C9D"/>
    <w:rsid w:val="009E13FB"/>
    <w:rsid w:val="009E18B4"/>
    <w:rsid w:val="009E1C63"/>
    <w:rsid w:val="009E776C"/>
    <w:rsid w:val="00A0265E"/>
    <w:rsid w:val="00A026F4"/>
    <w:rsid w:val="00A033F3"/>
    <w:rsid w:val="00A04AD7"/>
    <w:rsid w:val="00A11B58"/>
    <w:rsid w:val="00A12D67"/>
    <w:rsid w:val="00A15BDD"/>
    <w:rsid w:val="00A16265"/>
    <w:rsid w:val="00A16EC8"/>
    <w:rsid w:val="00A17305"/>
    <w:rsid w:val="00A24EFB"/>
    <w:rsid w:val="00A34DA6"/>
    <w:rsid w:val="00A40F7A"/>
    <w:rsid w:val="00A42A22"/>
    <w:rsid w:val="00A44CDC"/>
    <w:rsid w:val="00A4664A"/>
    <w:rsid w:val="00A530EB"/>
    <w:rsid w:val="00A5422A"/>
    <w:rsid w:val="00A5470B"/>
    <w:rsid w:val="00A63117"/>
    <w:rsid w:val="00A63BB5"/>
    <w:rsid w:val="00A654DD"/>
    <w:rsid w:val="00A661AF"/>
    <w:rsid w:val="00A6627B"/>
    <w:rsid w:val="00A73CAD"/>
    <w:rsid w:val="00A74BA2"/>
    <w:rsid w:val="00A7509B"/>
    <w:rsid w:val="00A754AB"/>
    <w:rsid w:val="00A76AC1"/>
    <w:rsid w:val="00A7775B"/>
    <w:rsid w:val="00A83588"/>
    <w:rsid w:val="00A83D07"/>
    <w:rsid w:val="00A91261"/>
    <w:rsid w:val="00A92D89"/>
    <w:rsid w:val="00A97A81"/>
    <w:rsid w:val="00AA119B"/>
    <w:rsid w:val="00AA202B"/>
    <w:rsid w:val="00AA2548"/>
    <w:rsid w:val="00AA3564"/>
    <w:rsid w:val="00AA415C"/>
    <w:rsid w:val="00AA4F28"/>
    <w:rsid w:val="00AA6BE1"/>
    <w:rsid w:val="00AA7B38"/>
    <w:rsid w:val="00AB0DA3"/>
    <w:rsid w:val="00AB1FEC"/>
    <w:rsid w:val="00AB3639"/>
    <w:rsid w:val="00AB5129"/>
    <w:rsid w:val="00AB586D"/>
    <w:rsid w:val="00AB5B69"/>
    <w:rsid w:val="00AC32EA"/>
    <w:rsid w:val="00AC6117"/>
    <w:rsid w:val="00AD1558"/>
    <w:rsid w:val="00AD39C5"/>
    <w:rsid w:val="00AE39F6"/>
    <w:rsid w:val="00AE4D50"/>
    <w:rsid w:val="00AE4E75"/>
    <w:rsid w:val="00AE7B54"/>
    <w:rsid w:val="00AF0151"/>
    <w:rsid w:val="00AF0E09"/>
    <w:rsid w:val="00AF0FD1"/>
    <w:rsid w:val="00B027F5"/>
    <w:rsid w:val="00B0544F"/>
    <w:rsid w:val="00B07540"/>
    <w:rsid w:val="00B0788C"/>
    <w:rsid w:val="00B10B19"/>
    <w:rsid w:val="00B11926"/>
    <w:rsid w:val="00B12241"/>
    <w:rsid w:val="00B12D09"/>
    <w:rsid w:val="00B1488B"/>
    <w:rsid w:val="00B14BE0"/>
    <w:rsid w:val="00B14E36"/>
    <w:rsid w:val="00B23D1D"/>
    <w:rsid w:val="00B26C43"/>
    <w:rsid w:val="00B30A1C"/>
    <w:rsid w:val="00B30E39"/>
    <w:rsid w:val="00B31F09"/>
    <w:rsid w:val="00B32730"/>
    <w:rsid w:val="00B33494"/>
    <w:rsid w:val="00B34F52"/>
    <w:rsid w:val="00B350C7"/>
    <w:rsid w:val="00B4237E"/>
    <w:rsid w:val="00B43888"/>
    <w:rsid w:val="00B456EA"/>
    <w:rsid w:val="00B4678E"/>
    <w:rsid w:val="00B51CAB"/>
    <w:rsid w:val="00B56B38"/>
    <w:rsid w:val="00B63A1C"/>
    <w:rsid w:val="00B657A0"/>
    <w:rsid w:val="00B6644C"/>
    <w:rsid w:val="00B71413"/>
    <w:rsid w:val="00B721B3"/>
    <w:rsid w:val="00B747B5"/>
    <w:rsid w:val="00B7493D"/>
    <w:rsid w:val="00B753B9"/>
    <w:rsid w:val="00B756D6"/>
    <w:rsid w:val="00B76433"/>
    <w:rsid w:val="00B76D73"/>
    <w:rsid w:val="00B83268"/>
    <w:rsid w:val="00B929AF"/>
    <w:rsid w:val="00B9364C"/>
    <w:rsid w:val="00B957C9"/>
    <w:rsid w:val="00BA4431"/>
    <w:rsid w:val="00BA4AF0"/>
    <w:rsid w:val="00BA5BDE"/>
    <w:rsid w:val="00BB4E41"/>
    <w:rsid w:val="00BC06BA"/>
    <w:rsid w:val="00BC39D3"/>
    <w:rsid w:val="00BC6A7E"/>
    <w:rsid w:val="00BD218D"/>
    <w:rsid w:val="00BD2218"/>
    <w:rsid w:val="00BD31ED"/>
    <w:rsid w:val="00BD6196"/>
    <w:rsid w:val="00BD6FBB"/>
    <w:rsid w:val="00BD72E9"/>
    <w:rsid w:val="00BD744B"/>
    <w:rsid w:val="00BD77E3"/>
    <w:rsid w:val="00BD7972"/>
    <w:rsid w:val="00BE75F7"/>
    <w:rsid w:val="00BF1759"/>
    <w:rsid w:val="00BF2BF5"/>
    <w:rsid w:val="00BF3122"/>
    <w:rsid w:val="00BF7C8E"/>
    <w:rsid w:val="00C01956"/>
    <w:rsid w:val="00C01D9D"/>
    <w:rsid w:val="00C02E4C"/>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37250"/>
    <w:rsid w:val="00C40D2B"/>
    <w:rsid w:val="00C527D0"/>
    <w:rsid w:val="00C52842"/>
    <w:rsid w:val="00C54A90"/>
    <w:rsid w:val="00C55B3B"/>
    <w:rsid w:val="00C571FE"/>
    <w:rsid w:val="00C57E35"/>
    <w:rsid w:val="00C63533"/>
    <w:rsid w:val="00C6401F"/>
    <w:rsid w:val="00C64F83"/>
    <w:rsid w:val="00C67505"/>
    <w:rsid w:val="00C70AD3"/>
    <w:rsid w:val="00C71638"/>
    <w:rsid w:val="00C7195A"/>
    <w:rsid w:val="00C73273"/>
    <w:rsid w:val="00C741E2"/>
    <w:rsid w:val="00C74281"/>
    <w:rsid w:val="00C757E0"/>
    <w:rsid w:val="00C76ED0"/>
    <w:rsid w:val="00C809CD"/>
    <w:rsid w:val="00C84C52"/>
    <w:rsid w:val="00C86645"/>
    <w:rsid w:val="00C86EC9"/>
    <w:rsid w:val="00C8765D"/>
    <w:rsid w:val="00C9133F"/>
    <w:rsid w:val="00C91504"/>
    <w:rsid w:val="00C915BE"/>
    <w:rsid w:val="00C9251A"/>
    <w:rsid w:val="00C94AF5"/>
    <w:rsid w:val="00C9645A"/>
    <w:rsid w:val="00CA07CB"/>
    <w:rsid w:val="00CA27AD"/>
    <w:rsid w:val="00CA2BB1"/>
    <w:rsid w:val="00CA3595"/>
    <w:rsid w:val="00CA6DE5"/>
    <w:rsid w:val="00CA7B90"/>
    <w:rsid w:val="00CA7CCE"/>
    <w:rsid w:val="00CC4C75"/>
    <w:rsid w:val="00CC516A"/>
    <w:rsid w:val="00CD4AF3"/>
    <w:rsid w:val="00CD6B7B"/>
    <w:rsid w:val="00CE1935"/>
    <w:rsid w:val="00CE19A8"/>
    <w:rsid w:val="00CE4E80"/>
    <w:rsid w:val="00CE7BF8"/>
    <w:rsid w:val="00CF00C6"/>
    <w:rsid w:val="00CF3906"/>
    <w:rsid w:val="00CF479E"/>
    <w:rsid w:val="00D00B74"/>
    <w:rsid w:val="00D01095"/>
    <w:rsid w:val="00D062D5"/>
    <w:rsid w:val="00D0798A"/>
    <w:rsid w:val="00D1051A"/>
    <w:rsid w:val="00D13406"/>
    <w:rsid w:val="00D135B7"/>
    <w:rsid w:val="00D13F90"/>
    <w:rsid w:val="00D162A1"/>
    <w:rsid w:val="00D2614C"/>
    <w:rsid w:val="00D33E93"/>
    <w:rsid w:val="00D351F1"/>
    <w:rsid w:val="00D35CE5"/>
    <w:rsid w:val="00D3612F"/>
    <w:rsid w:val="00D36552"/>
    <w:rsid w:val="00D410A3"/>
    <w:rsid w:val="00D440FD"/>
    <w:rsid w:val="00D45C8E"/>
    <w:rsid w:val="00D46AFF"/>
    <w:rsid w:val="00D5304B"/>
    <w:rsid w:val="00D55C0E"/>
    <w:rsid w:val="00D575D9"/>
    <w:rsid w:val="00D57E87"/>
    <w:rsid w:val="00D61928"/>
    <w:rsid w:val="00D61A5F"/>
    <w:rsid w:val="00D6427A"/>
    <w:rsid w:val="00D649A8"/>
    <w:rsid w:val="00D6563E"/>
    <w:rsid w:val="00D67489"/>
    <w:rsid w:val="00D739E1"/>
    <w:rsid w:val="00D759E7"/>
    <w:rsid w:val="00D770FA"/>
    <w:rsid w:val="00D777F8"/>
    <w:rsid w:val="00D81B25"/>
    <w:rsid w:val="00D82F74"/>
    <w:rsid w:val="00D83180"/>
    <w:rsid w:val="00D83402"/>
    <w:rsid w:val="00D83BC4"/>
    <w:rsid w:val="00D867CC"/>
    <w:rsid w:val="00D8775C"/>
    <w:rsid w:val="00D90376"/>
    <w:rsid w:val="00D92BBD"/>
    <w:rsid w:val="00D94C3D"/>
    <w:rsid w:val="00D962D0"/>
    <w:rsid w:val="00D97EE6"/>
    <w:rsid w:val="00DA0A49"/>
    <w:rsid w:val="00DA0EF0"/>
    <w:rsid w:val="00DA1735"/>
    <w:rsid w:val="00DA1E60"/>
    <w:rsid w:val="00DA2185"/>
    <w:rsid w:val="00DA5E05"/>
    <w:rsid w:val="00DA67E1"/>
    <w:rsid w:val="00DA769E"/>
    <w:rsid w:val="00DB0621"/>
    <w:rsid w:val="00DB2E16"/>
    <w:rsid w:val="00DB3B67"/>
    <w:rsid w:val="00DB5664"/>
    <w:rsid w:val="00DB5905"/>
    <w:rsid w:val="00DC054F"/>
    <w:rsid w:val="00DC4173"/>
    <w:rsid w:val="00DD05AB"/>
    <w:rsid w:val="00DD0642"/>
    <w:rsid w:val="00DD15DF"/>
    <w:rsid w:val="00DD1AA7"/>
    <w:rsid w:val="00DD2DB1"/>
    <w:rsid w:val="00DD3ED7"/>
    <w:rsid w:val="00DD4975"/>
    <w:rsid w:val="00DD5824"/>
    <w:rsid w:val="00DD5EA3"/>
    <w:rsid w:val="00DD5EA9"/>
    <w:rsid w:val="00DD7760"/>
    <w:rsid w:val="00DD7A4A"/>
    <w:rsid w:val="00DE28EB"/>
    <w:rsid w:val="00DE2D2F"/>
    <w:rsid w:val="00DF11B6"/>
    <w:rsid w:val="00DF1464"/>
    <w:rsid w:val="00DF5CF8"/>
    <w:rsid w:val="00DF6DFA"/>
    <w:rsid w:val="00DF71F0"/>
    <w:rsid w:val="00E01421"/>
    <w:rsid w:val="00E01888"/>
    <w:rsid w:val="00E03AB3"/>
    <w:rsid w:val="00E04323"/>
    <w:rsid w:val="00E0739F"/>
    <w:rsid w:val="00E07F77"/>
    <w:rsid w:val="00E103BB"/>
    <w:rsid w:val="00E113BD"/>
    <w:rsid w:val="00E15F5D"/>
    <w:rsid w:val="00E20803"/>
    <w:rsid w:val="00E2311B"/>
    <w:rsid w:val="00E24020"/>
    <w:rsid w:val="00E242DA"/>
    <w:rsid w:val="00E251CE"/>
    <w:rsid w:val="00E262AC"/>
    <w:rsid w:val="00E33606"/>
    <w:rsid w:val="00E33B80"/>
    <w:rsid w:val="00E3475C"/>
    <w:rsid w:val="00E35265"/>
    <w:rsid w:val="00E35B7B"/>
    <w:rsid w:val="00E42006"/>
    <w:rsid w:val="00E429DF"/>
    <w:rsid w:val="00E42B96"/>
    <w:rsid w:val="00E43B01"/>
    <w:rsid w:val="00E43D6C"/>
    <w:rsid w:val="00E502A5"/>
    <w:rsid w:val="00E5132F"/>
    <w:rsid w:val="00E5578B"/>
    <w:rsid w:val="00E61926"/>
    <w:rsid w:val="00E70797"/>
    <w:rsid w:val="00E71D45"/>
    <w:rsid w:val="00E76600"/>
    <w:rsid w:val="00E77D19"/>
    <w:rsid w:val="00E81074"/>
    <w:rsid w:val="00E8135A"/>
    <w:rsid w:val="00E8597E"/>
    <w:rsid w:val="00E85F8C"/>
    <w:rsid w:val="00E8738F"/>
    <w:rsid w:val="00E91DBE"/>
    <w:rsid w:val="00E925DF"/>
    <w:rsid w:val="00E9261C"/>
    <w:rsid w:val="00E94693"/>
    <w:rsid w:val="00E96AA1"/>
    <w:rsid w:val="00E97250"/>
    <w:rsid w:val="00EA2161"/>
    <w:rsid w:val="00EA33CE"/>
    <w:rsid w:val="00EA3E7B"/>
    <w:rsid w:val="00EB44C2"/>
    <w:rsid w:val="00EB5BA2"/>
    <w:rsid w:val="00EB5ECE"/>
    <w:rsid w:val="00EC3E0C"/>
    <w:rsid w:val="00EC4B4D"/>
    <w:rsid w:val="00EC4C7F"/>
    <w:rsid w:val="00EC5E50"/>
    <w:rsid w:val="00ED63AB"/>
    <w:rsid w:val="00EE033B"/>
    <w:rsid w:val="00EE0771"/>
    <w:rsid w:val="00EE3203"/>
    <w:rsid w:val="00EF1726"/>
    <w:rsid w:val="00EF18F3"/>
    <w:rsid w:val="00EF40CA"/>
    <w:rsid w:val="00EF5D1E"/>
    <w:rsid w:val="00EF7C38"/>
    <w:rsid w:val="00F10F8E"/>
    <w:rsid w:val="00F1522E"/>
    <w:rsid w:val="00F162AE"/>
    <w:rsid w:val="00F17F33"/>
    <w:rsid w:val="00F20B42"/>
    <w:rsid w:val="00F22299"/>
    <w:rsid w:val="00F2455A"/>
    <w:rsid w:val="00F3077E"/>
    <w:rsid w:val="00F31AA8"/>
    <w:rsid w:val="00F3295C"/>
    <w:rsid w:val="00F33895"/>
    <w:rsid w:val="00F3538F"/>
    <w:rsid w:val="00F36B31"/>
    <w:rsid w:val="00F55848"/>
    <w:rsid w:val="00F55F29"/>
    <w:rsid w:val="00F57C2E"/>
    <w:rsid w:val="00F62CFF"/>
    <w:rsid w:val="00F63A38"/>
    <w:rsid w:val="00F6590F"/>
    <w:rsid w:val="00F67A0C"/>
    <w:rsid w:val="00F710BC"/>
    <w:rsid w:val="00F727D6"/>
    <w:rsid w:val="00F8258D"/>
    <w:rsid w:val="00F876F3"/>
    <w:rsid w:val="00F906E9"/>
    <w:rsid w:val="00F90918"/>
    <w:rsid w:val="00F90B65"/>
    <w:rsid w:val="00F940BC"/>
    <w:rsid w:val="00F95EB6"/>
    <w:rsid w:val="00FA181F"/>
    <w:rsid w:val="00FB00AB"/>
    <w:rsid w:val="00FB251D"/>
    <w:rsid w:val="00FB2E7F"/>
    <w:rsid w:val="00FB4D8D"/>
    <w:rsid w:val="00FB7F51"/>
    <w:rsid w:val="00FC1B4A"/>
    <w:rsid w:val="00FC34DE"/>
    <w:rsid w:val="00FC54C7"/>
    <w:rsid w:val="00FD33E7"/>
    <w:rsid w:val="00FD7F6F"/>
    <w:rsid w:val="00FE3A1C"/>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18" Type="http://schemas.openxmlformats.org/officeDocument/2006/relationships/hyperlink" Target="https://my.clevelandclinic.org/health/diagnostics/23056-c-reactive-protein-crp-test"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doi.org/10.1016/bs.irn.2019.08.003" TargetMode="External"/><Relationship Id="rId20" Type="http://schemas.openxmlformats.org/officeDocument/2006/relationships/hyperlink" Target="https://news.cancerconnect.com/treatment-care/understanding-your-biopsy-results-and-pathology-repor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healthy.kaiserpermanente.org/health-wellness/drug-encyclopedia/drug.medrol-pak-4-mg-tablets-in-a-dose-pack.183845" TargetMode="External"/><Relationship Id="rId10" Type="http://schemas.openxmlformats.org/officeDocument/2006/relationships/endnotes" Target="endnotes.xml"/><Relationship Id="rId19" Type="http://schemas.openxmlformats.org/officeDocument/2006/relationships/hyperlink" Target="https://www.isncscialgorithm.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2.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3.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153</TotalTime>
  <Pages>20</Pages>
  <Words>26823</Words>
  <Characters>152897</Characters>
  <Application>Microsoft Office Word</Application>
  <DocSecurity>0</DocSecurity>
  <Lines>1274</Lines>
  <Paragraphs>35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79362</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119</cp:revision>
  <cp:lastPrinted>2022-10-29T18:44:00Z</cp:lastPrinted>
  <dcterms:created xsi:type="dcterms:W3CDTF">2022-10-29T18:44:00Z</dcterms:created>
  <dcterms:modified xsi:type="dcterms:W3CDTF">2022-11-03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m5ORBR1p"/&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